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8A3701"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8A3701"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8A3701"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8A3701">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8A3701"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8A3701"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8A3701">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8A3701">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E790A3E" wp14:editId="748AAB9C">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E2718F"/>
    <w:p w:rsidR="00E2718F" w:rsidRDefault="00C14F11" w:rsidP="00126CE8">
      <w:pPr>
        <w:pStyle w:val="Heading2"/>
        <w:numPr>
          <w:ilvl w:val="0"/>
          <w:numId w:val="0"/>
        </w:numPr>
      </w:pPr>
      <w:bookmarkStart w:id="17" w:name="_Toc136383771"/>
      <w:r>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w:t>
      </w:r>
      <w:r>
        <w:lastRenderedPageBreak/>
        <w:t xml:space="preserve">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06E67DA1" wp14:editId="536E4A00">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8A370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4919CAE6" wp14:editId="7D89BEC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22912" behindDoc="0" locked="0" layoutInCell="1" hidden="0" allowOverlap="1" wp14:anchorId="2868E7B5" wp14:editId="5B8DD7B4">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A3701" w:rsidRDefault="008A3701">
                            <w:pPr>
                              <w:spacing w:before="0" w:line="240" w:lineRule="auto"/>
                              <w:jc w:val="center"/>
                              <w:textDirection w:val="btLr"/>
                            </w:pPr>
                            <w:r>
                              <w:rPr>
                                <w:rFonts w:ascii="Arial" w:eastAsia="Arial" w:hAnsi="Arial" w:cs="Arial"/>
                                <w:b/>
                                <w:color w:val="000000"/>
                                <w:sz w:val="20"/>
                              </w:rPr>
                              <w:t>Gambar 2.  SEQ Gambar_2. \* ARABIC 3 Fungsi Regresi Pada SVR</w:t>
                            </w:r>
                          </w:p>
                          <w:p w:rsidR="008A3701" w:rsidRDefault="008A3701">
                            <w:pPr>
                              <w:spacing w:before="0"/>
                              <w:jc w:val="center"/>
                              <w:textDirection w:val="btLr"/>
                            </w:pPr>
                            <w:r>
                              <w:rPr>
                                <w:color w:val="000000"/>
                                <w:sz w:val="18"/>
                              </w:rPr>
                              <w:t>Sumber : (Lumbantobing &amp; Pasaribu, 2018)</w:t>
                            </w:r>
                          </w:p>
                          <w:p w:rsidR="008A3701" w:rsidRDefault="008A3701">
                            <w:pPr>
                              <w:textDirection w:val="btLr"/>
                            </w:pPr>
                          </w:p>
                        </w:txbxContent>
                      </wps:txbx>
                      <wps:bodyPr spcFirstLastPara="1" wrap="square" lIns="0" tIns="0" rIns="0" bIns="0" anchor="t" anchorCtr="0">
                        <a:noAutofit/>
                      </wps:bodyPr>
                    </wps:wsp>
                  </a:graphicData>
                </a:graphic>
              </wp:anchor>
            </w:drawing>
          </mc:Choice>
          <mc:Fallback>
            <w:pict>
              <v:rect w14:anchorId="2868E7B5" id="Rectangle 113" o:spid="_x0000_s1026" style="position:absolute;left:0;text-align:left;margin-left:46pt;margin-top:169pt;width:.05pt;height:1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A3701" w:rsidRDefault="008A3701">
                      <w:pPr>
                        <w:spacing w:before="0" w:line="240" w:lineRule="auto"/>
                        <w:jc w:val="center"/>
                        <w:textDirection w:val="btLr"/>
                      </w:pPr>
                      <w:r>
                        <w:rPr>
                          <w:rFonts w:ascii="Arial" w:eastAsia="Arial" w:hAnsi="Arial" w:cs="Arial"/>
                          <w:b/>
                          <w:color w:val="000000"/>
                          <w:sz w:val="20"/>
                        </w:rPr>
                        <w:t>Gambar 2.  SEQ Gambar_2. \* ARABIC 3 Fungsi Regresi Pada SVR</w:t>
                      </w:r>
                    </w:p>
                    <w:p w:rsidR="008A3701" w:rsidRDefault="008A3701">
                      <w:pPr>
                        <w:spacing w:before="0"/>
                        <w:jc w:val="center"/>
                        <w:textDirection w:val="btLr"/>
                      </w:pPr>
                      <w:r>
                        <w:rPr>
                          <w:color w:val="000000"/>
                          <w:sz w:val="18"/>
                        </w:rPr>
                        <w:t>Sumber : (Lumbantobing &amp; Pasaribu, 2018)</w:t>
                      </w:r>
                    </w:p>
                    <w:p w:rsidR="008A3701" w:rsidRDefault="008A3701">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8A3701">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8A3701">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8A370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8A3701">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8A3701">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E2718F" w:rsidRDefault="00C14F11">
      <w:r>
        <w:t xml:space="preserve">Metode grid search digunakan untuk mendapatkan model SVR dengan parameter Cost, epsilon, dan gamma yang paling optimal. Algoritma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t>.</w:t>
      </w:r>
    </w:p>
    <w:p w:rsidR="00E2718F" w:rsidRDefault="00C14F11" w:rsidP="00D7613B">
      <w:pPr>
        <w:pStyle w:val="Heading2"/>
        <w:numPr>
          <w:ilvl w:val="0"/>
          <w:numId w:val="0"/>
        </w:numPr>
        <w:spacing w:before="240" w:after="0"/>
      </w:pPr>
      <w:bookmarkStart w:id="26" w:name="_Toc136383776"/>
      <w:r>
        <w:t>2.8  Artificial Neural Network</w:t>
      </w:r>
      <w:bookmarkEnd w:id="26"/>
    </w:p>
    <w:p w:rsidR="00E2718F" w:rsidRDefault="00C14F11">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w:t>
      </w:r>
      <w:r>
        <w:lastRenderedPageBreak/>
        <w:t>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6B990322" wp14:editId="681A1B0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lastRenderedPageBreak/>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lastRenderedPageBreak/>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36224" behindDoc="0" locked="0" layoutInCell="1" hidden="0" allowOverlap="1" wp14:anchorId="4C8B8FC4" wp14:editId="2117433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8A3701">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8A3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8A3701">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8A3701">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49536" behindDoc="0" locked="0" layoutInCell="1" hidden="0" allowOverlap="1" wp14:anchorId="1479ABB6" wp14:editId="1ABD10BA">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8A3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8A3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8A3701">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lastRenderedPageBreak/>
        <w:t xml:space="preserve">dengan : </w:t>
      </w:r>
    </w:p>
    <w:p w:rsidR="00E2718F" w:rsidRDefault="00C14F11">
      <w:pPr>
        <w:spacing w:before="0"/>
      </w:pPr>
      <w:r>
        <w:t>aktual</w:t>
      </w:r>
      <w:r>
        <w:tab/>
      </w:r>
      <w:r>
        <w:tab/>
      </w:r>
      <w:r>
        <w:tab/>
        <w:t>= nilai aktual</w:t>
      </w:r>
    </w:p>
    <w:p w:rsidR="00E2718F" w:rsidRDefault="008A3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8A370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A3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8A3701">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t xml:space="preserve">dengan : </w:t>
      </w:r>
    </w:p>
    <w:p w:rsidR="00E2718F" w:rsidRDefault="008A3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8A3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8A370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A3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8A3701">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8A3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8A3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8A3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8A3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lastRenderedPageBreak/>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Data akan dinormalisasikan, dimana normalisasi ini adalah </w:t>
      </w:r>
      <w:r>
        <w:lastRenderedPageBreak/>
        <w:t>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8A3701"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6D6BC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8A3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8A3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8A3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8A3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A370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A370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8A370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A370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A370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8A3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62848" behindDoc="0" locked="0" layoutInCell="1" hidden="0" allowOverlap="1" wp14:anchorId="3AEF8893" wp14:editId="12575263">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76160" behindDoc="0" locked="0" layoutInCell="1" hidden="0" allowOverlap="1" wp14:anchorId="3B00516B" wp14:editId="16404B38">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8A3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8A3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8A3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8A3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8A3701">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702784" behindDoc="0" locked="0" layoutInCell="1" hidden="0" allowOverlap="1" wp14:anchorId="3B92528D" wp14:editId="7775AF54">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89472" behindDoc="0" locked="0" layoutInCell="1" hidden="0" allowOverlap="1" wp14:anchorId="78D42DFC" wp14:editId="7EF5222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A370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A3701">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8A370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1D2BBA30" wp14:editId="319287B3">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D6CA3B6" wp14:editId="2BD1541C">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1 Implementasi Algoritma SVR</w:t>
      </w:r>
      <w:bookmarkEnd w:id="106"/>
    </w:p>
    <w:p w:rsidR="00E2718F" w:rsidRPr="00F2242E" w:rsidRDefault="008A3701"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2 Implementasi Algoritma ANN Backpropagation</w:t>
      </w:r>
      <w:bookmarkEnd w:id="109"/>
    </w:p>
    <w:p w:rsidR="001F0CCC" w:rsidRDefault="00F34757" w:rsidP="001F0CCC">
      <w:pPr>
        <w:keepNext/>
        <w:jc w:val="center"/>
      </w:pPr>
      <w:r w:rsidRPr="00F34757">
        <w:rPr>
          <w:noProof/>
          <w:lang w:val="en-US"/>
        </w:rPr>
        <w:drawing>
          <wp:inline distT="0" distB="0" distL="0" distR="0" wp14:anchorId="18948B98" wp14:editId="15BBFC65">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pPr>
        <w:numPr>
          <w:ilvl w:val="0"/>
          <w:numId w:val="14"/>
        </w:numPr>
        <w:spacing w:before="0"/>
      </w:pPr>
      <w:r>
        <w:t>Inisialisasi Nilai</w:t>
      </w:r>
    </w:p>
    <w:p w:rsidR="00E2718F" w:rsidRPr="00A216F1" w:rsidRDefault="008E5513">
      <w:pPr>
        <w:spacing w:before="0"/>
        <w:ind w:left="720"/>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lastRenderedPageBreak/>
        <w:t>batch size</w:t>
      </w:r>
      <w:r>
        <w:t xml:space="preserve">, </w:t>
      </w:r>
      <w:r w:rsidRPr="008E5513">
        <w:rPr>
          <w:i/>
        </w:rPr>
        <w:t>epoch</w:t>
      </w:r>
      <w:r>
        <w:t xml:space="preserve">, jumlah neuron hidden layer, dan fungsi aktivasi. Setiap </w:t>
      </w:r>
      <w:r w:rsidRPr="008E5513">
        <w:rPr>
          <w:i/>
        </w:rPr>
        <w:t>hyperparameter</w:t>
      </w:r>
      <w:r>
        <w:t xml:space="preserve"> kecuali </w:t>
      </w:r>
      <w:r w:rsidRPr="008E5513">
        <w:rPr>
          <w:i/>
        </w:rPr>
        <w:t>epoch</w:t>
      </w:r>
      <w:r>
        <w:t xml:space="preserve"> </w:t>
      </w:r>
      <w:r w:rsidRPr="008E5513">
        <w:t>akan</w:t>
      </w:r>
      <w:r>
        <w:t xml:space="preserve"> diinisialisasi dengan beberapa nilai untuk dicari nilai terbaik. </w:t>
      </w:r>
      <w:r w:rsidR="00A216F1">
        <w:t xml:space="preserve">Untuk </w:t>
      </w:r>
      <w:r w:rsidR="00A216F1">
        <w:rPr>
          <w:i/>
        </w:rPr>
        <w:t>hyperparameter epoch</w:t>
      </w:r>
      <w:r w:rsidR="00A216F1">
        <w:t xml:space="preserve"> akan diinisialisasi secara terpisah dan akan dilakukan percobaan secara manual untuk mencari nilai epoch terbaik.</w:t>
      </w:r>
    </w:p>
    <w:p w:rsidR="00E2718F" w:rsidRDefault="00047007">
      <w:pPr>
        <w:numPr>
          <w:ilvl w:val="0"/>
          <w:numId w:val="14"/>
        </w:numPr>
      </w:pPr>
      <w:r>
        <w:t xml:space="preserve">Pencarian nilai terbaik dengan </w:t>
      </w:r>
      <w:r w:rsidRPr="00047007">
        <w:rPr>
          <w:i/>
        </w:rPr>
        <w:t>GridSearch</w:t>
      </w:r>
    </w:p>
    <w:p w:rsidR="00E2718F" w:rsidRPr="00A544AC" w:rsidRDefault="0024516B">
      <w:pPr>
        <w:spacing w:before="0"/>
        <w:ind w:left="720"/>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pPr>
        <w:numPr>
          <w:ilvl w:val="0"/>
          <w:numId w:val="14"/>
        </w:numPr>
      </w:pPr>
      <w:r>
        <w:t>Pembentukan Model</w:t>
      </w:r>
      <w:r w:rsidR="0024516B">
        <w:t xml:space="preserve"> </w:t>
      </w:r>
    </w:p>
    <w:p w:rsidR="00734784" w:rsidRPr="00734784" w:rsidRDefault="00734784" w:rsidP="00734784">
      <w:pPr>
        <w:spacing w:before="0"/>
        <w:ind w:left="720"/>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pPr>
        <w:numPr>
          <w:ilvl w:val="0"/>
          <w:numId w:val="14"/>
        </w:numPr>
      </w:pPr>
      <w:r>
        <w:t>Pelatihan Model</w:t>
      </w:r>
    </w:p>
    <w:p w:rsidR="00E2718F" w:rsidRDefault="007C0F41">
      <w:pPr>
        <w:spacing w:before="0"/>
        <w:ind w:left="720"/>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F34757">
      <w:pPr>
        <w:ind w:left="720"/>
      </w:pPr>
      <w:r>
        <w:t xml:space="preserve">Pada tahapan feedforward nilai inputan data akan dimasukkan ke dalam input layer dan akan </w:t>
      </w:r>
      <w:r w:rsidR="00F34757">
        <w:t xml:space="preserve">dihitung nilai output untuk setiap neuron dengan </w:t>
      </w:r>
      <w:r w:rsidR="00F34757">
        <w:lastRenderedPageBreak/>
        <w:t>memperhitungankan bobot, bias, dan fungsi aktivasi. Nilai bobot dan bias pada proses ini akan digenerate secara otomoatis oleh model. Kemudian setiap output akan disimpan untuk digunakan pada tahap berikutnya.</w:t>
      </w:r>
    </w:p>
    <w:p w:rsidR="00F34757" w:rsidRDefault="00F34757" w:rsidP="00F34757">
      <w:pPr>
        <w:ind w:left="720"/>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F34757">
      <w:pPr>
        <w:ind w:left="720"/>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pPr>
        <w:numPr>
          <w:ilvl w:val="0"/>
          <w:numId w:val="14"/>
        </w:numPr>
      </w:pPr>
      <w:r>
        <w:t xml:space="preserve">Pengecekan </w:t>
      </w:r>
      <w:r w:rsidRPr="008F4417">
        <w:rPr>
          <w:i/>
        </w:rPr>
        <w:t>Epoch</w:t>
      </w:r>
      <w:r>
        <w:t xml:space="preserve"> Maksimum</w:t>
      </w:r>
      <w:r w:rsidR="00C14F11">
        <w:t xml:space="preserve"> </w:t>
      </w:r>
    </w:p>
    <w:p w:rsidR="00B12A53" w:rsidRDefault="00B12A53" w:rsidP="00B12A53">
      <w:pPr>
        <w:pStyle w:val="ListParagraph"/>
        <w:spacing w:before="0"/>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pPr>
        <w:numPr>
          <w:ilvl w:val="0"/>
          <w:numId w:val="14"/>
        </w:numPr>
      </w:pPr>
      <w:r>
        <w:t>Evaluasi Model</w:t>
      </w:r>
    </w:p>
    <w:p w:rsidR="00B12A53" w:rsidRPr="00B12A53" w:rsidRDefault="00B12A53" w:rsidP="00B12A53">
      <w:pPr>
        <w:spacing w:before="0"/>
        <w:ind w:left="720"/>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 xml:space="preserve">artificial </w:t>
      </w:r>
      <w:r>
        <w:rPr>
          <w:i/>
        </w:rPr>
        <w:lastRenderedPageBreak/>
        <w:t>neural network</w:t>
      </w:r>
      <w:r>
        <w:t xml:space="preserve">. </w:t>
      </w:r>
      <w:r w:rsidR="00A85F7A">
        <w:t xml:space="preserve">Pembangunan aplikasi ini akan menggunakan tools HTML dan Bootstrap dalam membuat halaman tampilan dan akan menggunakan python dalam membuat server. </w:t>
      </w:r>
    </w:p>
    <w:p w:rsidR="005566D1" w:rsidRPr="005566D1" w:rsidRDefault="005566D1" w:rsidP="007F14B7">
      <w:pPr>
        <w:pStyle w:val="Heading3"/>
        <w:numPr>
          <w:ilvl w:val="0"/>
          <w:numId w:val="0"/>
        </w:numPr>
      </w:pPr>
      <w:r>
        <w:t>4.5.1 Use Case</w:t>
      </w:r>
      <w:r w:rsidR="00A85F7A">
        <w:t xml:space="preserve"> Diagram</w:t>
      </w:r>
    </w:p>
    <w:p w:rsidR="001F0CCC" w:rsidRDefault="0009291E" w:rsidP="001F0CCC">
      <w:pPr>
        <w:keepNext/>
        <w:spacing w:before="0"/>
        <w:jc w:val="center"/>
      </w:pPr>
      <w:r w:rsidRPr="0009291E">
        <w:rPr>
          <w:noProof/>
          <w:lang w:val="en-US"/>
        </w:rPr>
        <w:drawing>
          <wp:inline distT="0" distB="0" distL="0" distR="0" wp14:anchorId="67CE6EAE" wp14:editId="7578E7B1">
            <wp:extent cx="3851118" cy="33800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2164" cy="3380932"/>
                    </a:xfrm>
                    <a:prstGeom prst="rect">
                      <a:avLst/>
                    </a:prstGeom>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Pr>
            <w:noProof/>
          </w:rPr>
          <w:t>1</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 xml:space="preserve">Use case ini menggambarkan bahwa aplikasi </w:t>
            </w:r>
            <w:r>
              <w:lastRenderedPageBreak/>
              <w:t>dapat melakukan prediksi dengan menggunakan algoritma SVR.</w:t>
            </w:r>
          </w:p>
        </w:tc>
      </w:tr>
      <w:tr w:rsidR="00747569" w:rsidTr="00642FAC">
        <w:tc>
          <w:tcPr>
            <w:tcW w:w="510" w:type="dxa"/>
          </w:tcPr>
          <w:p w:rsidR="00747569" w:rsidRDefault="00747569" w:rsidP="00642FAC">
            <w:pPr>
              <w:spacing w:before="0"/>
            </w:pPr>
            <w:r>
              <w:lastRenderedPageBreak/>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B469EC" w:rsidTr="00642FAC">
        <w:tc>
          <w:tcPr>
            <w:tcW w:w="510" w:type="dxa"/>
          </w:tcPr>
          <w:p w:rsidR="00B469EC" w:rsidRDefault="00747569" w:rsidP="00642FAC">
            <w:pPr>
              <w:spacing w:before="0"/>
            </w:pPr>
            <w:r>
              <w:t>4</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747569">
          <w:rPr>
            <w:noProof/>
          </w:rPr>
          <w:t>2</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747569">
          <w:rPr>
            <w:noProof/>
          </w:rPr>
          <w:t>3</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3A5D7361" wp14:editId="2E20104E">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1F1E3F6E" wp14:editId="66741030">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D9DE83E" wp14:editId="7DE34E17">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1437B1B5" wp14:editId="37A92F3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mendeley":{"formattedCitation":"(Saputra et al., 2019)","plainText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C834A5"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CC10B5">
        <w:t xml:space="preserve">Nilai </w:t>
      </w:r>
      <w:r w:rsidR="00CC10B5">
        <w:rPr>
          <w:i/>
        </w:rPr>
        <w:t>hyperparameter</w:t>
      </w:r>
      <w:r w:rsidR="00CC10B5">
        <w:t xml:space="preserve"> yang diinisialisasikan antara lain.</w:t>
      </w:r>
    </w:p>
    <w:tbl>
      <w:tblPr>
        <w:tblStyle w:val="TableGrid"/>
        <w:tblW w:w="0" w:type="auto"/>
        <w:tblInd w:w="250" w:type="dxa"/>
        <w:tblLook w:val="04A0" w:firstRow="1" w:lastRow="0" w:firstColumn="1" w:lastColumn="0" w:noHBand="0" w:noVBand="1"/>
      </w:tblPr>
      <w:tblGrid>
        <w:gridCol w:w="3260"/>
        <w:gridCol w:w="4253"/>
      </w:tblGrid>
      <w:tr w:rsidR="00CC10B5" w:rsidTr="000941D3">
        <w:tc>
          <w:tcPr>
            <w:tcW w:w="3260" w:type="dxa"/>
          </w:tcPr>
          <w:p w:rsidR="00CC10B5" w:rsidRPr="000941D3" w:rsidRDefault="000941D3" w:rsidP="000941D3">
            <w:pPr>
              <w:spacing w:before="0"/>
              <w:jc w:val="center"/>
              <w:rPr>
                <w:b/>
              </w:rPr>
            </w:pPr>
            <w:r>
              <w:rPr>
                <w:b/>
              </w:rPr>
              <w:t>Hyperparameter</w:t>
            </w:r>
          </w:p>
        </w:tc>
        <w:tc>
          <w:tcPr>
            <w:tcW w:w="4253" w:type="dxa"/>
          </w:tcPr>
          <w:p w:rsidR="00CC10B5" w:rsidRPr="000941D3" w:rsidRDefault="000941D3" w:rsidP="000941D3">
            <w:pPr>
              <w:spacing w:before="0"/>
              <w:jc w:val="center"/>
              <w:rPr>
                <w:b/>
              </w:rPr>
            </w:pPr>
            <w:r>
              <w:rPr>
                <w:b/>
              </w:rPr>
              <w:t>Nilai</w:t>
            </w:r>
          </w:p>
        </w:tc>
      </w:tr>
      <w:tr w:rsidR="00CC10B5" w:rsidTr="000941D3">
        <w:tc>
          <w:tcPr>
            <w:tcW w:w="3260" w:type="dxa"/>
          </w:tcPr>
          <w:p w:rsidR="00CC10B5" w:rsidRDefault="000941D3" w:rsidP="00C834A5">
            <w:pPr>
              <w:spacing w:before="0"/>
            </w:pPr>
            <w:r>
              <w:t>Learning rate</w:t>
            </w:r>
          </w:p>
        </w:tc>
        <w:tc>
          <w:tcPr>
            <w:tcW w:w="4253" w:type="dxa"/>
          </w:tcPr>
          <w:p w:rsidR="00CC10B5" w:rsidRDefault="000941D3" w:rsidP="00C834A5">
            <w:pPr>
              <w:spacing w:before="0"/>
            </w:pPr>
            <w:r>
              <w:t>0.1, 0.01, 0.001</w:t>
            </w:r>
          </w:p>
        </w:tc>
      </w:tr>
      <w:tr w:rsidR="00CC10B5" w:rsidTr="000941D3">
        <w:tc>
          <w:tcPr>
            <w:tcW w:w="3260" w:type="dxa"/>
          </w:tcPr>
          <w:p w:rsidR="000941D3" w:rsidRDefault="000941D3" w:rsidP="00C834A5">
            <w:pPr>
              <w:spacing w:before="0"/>
            </w:pPr>
            <w:r>
              <w:t>Batch size</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1</w:t>
            </w:r>
          </w:p>
        </w:tc>
        <w:tc>
          <w:tcPr>
            <w:tcW w:w="4253" w:type="dxa"/>
          </w:tcPr>
          <w:p w:rsidR="00CC10B5" w:rsidRDefault="00CC10B5" w:rsidP="00C834A5">
            <w:pPr>
              <w:spacing w:before="0"/>
            </w:pPr>
          </w:p>
        </w:tc>
      </w:tr>
      <w:tr w:rsidR="00CC10B5" w:rsidTr="000941D3">
        <w:tc>
          <w:tcPr>
            <w:tcW w:w="3260" w:type="dxa"/>
          </w:tcPr>
          <w:p w:rsidR="00CC10B5" w:rsidRDefault="000941D3" w:rsidP="00C834A5">
            <w:pPr>
              <w:spacing w:before="0"/>
            </w:pPr>
            <w:r>
              <w:t>Jumlah neuron hidden layer 2</w:t>
            </w:r>
          </w:p>
        </w:tc>
        <w:tc>
          <w:tcPr>
            <w:tcW w:w="4253" w:type="dxa"/>
          </w:tcPr>
          <w:p w:rsidR="00CC10B5" w:rsidRDefault="00CC10B5" w:rsidP="00C834A5">
            <w:pPr>
              <w:spacing w:before="0"/>
            </w:pPr>
          </w:p>
        </w:tc>
      </w:tr>
      <w:tr w:rsidR="000941D3" w:rsidTr="000941D3">
        <w:tc>
          <w:tcPr>
            <w:tcW w:w="3260" w:type="dxa"/>
          </w:tcPr>
          <w:p w:rsidR="000941D3" w:rsidRDefault="000941D3" w:rsidP="00C834A5">
            <w:pPr>
              <w:spacing w:before="0"/>
            </w:pPr>
            <w:r>
              <w:t>Fungsi Aktivasi hidden layer 1</w:t>
            </w:r>
          </w:p>
        </w:tc>
        <w:tc>
          <w:tcPr>
            <w:tcW w:w="4253" w:type="dxa"/>
          </w:tcPr>
          <w:p w:rsidR="000941D3" w:rsidRDefault="000941D3" w:rsidP="00C834A5">
            <w:pPr>
              <w:spacing w:before="0"/>
            </w:pPr>
          </w:p>
        </w:tc>
      </w:tr>
      <w:tr w:rsidR="000941D3" w:rsidTr="000941D3">
        <w:tc>
          <w:tcPr>
            <w:tcW w:w="3260" w:type="dxa"/>
          </w:tcPr>
          <w:p w:rsidR="000941D3" w:rsidRDefault="000941D3" w:rsidP="00C834A5">
            <w:pPr>
              <w:spacing w:before="0"/>
            </w:pPr>
            <w:r>
              <w:t>Fungsi Aktivasi hidden layer 2</w:t>
            </w:r>
          </w:p>
        </w:tc>
        <w:tc>
          <w:tcPr>
            <w:tcW w:w="4253" w:type="dxa"/>
          </w:tcPr>
          <w:p w:rsidR="000941D3" w:rsidRDefault="000941D3" w:rsidP="00C834A5">
            <w:pPr>
              <w:spacing w:before="0"/>
            </w:pPr>
          </w:p>
        </w:tc>
      </w:tr>
    </w:tbl>
    <w:p w:rsidR="00A77747" w:rsidRDefault="00A77747" w:rsidP="00C834A5">
      <w:pPr>
        <w:spacing w:before="0"/>
      </w:pPr>
    </w:p>
    <w:p w:rsidR="00CC10B5" w:rsidRDefault="00A77747" w:rsidP="00C834A5">
      <w:pPr>
        <w:spacing w:before="0"/>
      </w:pPr>
      <w:r>
        <w:lastRenderedPageBreak/>
        <w:t xml:space="preserve">Setelah dilakukan inisialisasi </w:t>
      </w:r>
      <w:r>
        <w:rPr>
          <w:i/>
        </w:rPr>
        <w:t xml:space="preserve">hyperparameter </w:t>
      </w:r>
      <w:r>
        <w:t xml:space="preserve">yang akan uji, selanjutnya akan dilakukan pembentukan model ANN yang akan digunakan dan menambahkan fungsi </w:t>
      </w:r>
      <w:r>
        <w:rPr>
          <w:i/>
        </w:rPr>
        <w:t>gridsearch</w:t>
      </w:r>
      <w:r>
        <w:t xml:space="preserve"> untuk menjalankan setiap nilai </w:t>
      </w:r>
      <w:r>
        <w:rPr>
          <w:i/>
        </w:rPr>
        <w:t>hyperparameter</w:t>
      </w:r>
      <w:r>
        <w:t xml:space="preserve"> ke dalam model dan untuk menghasilkan</w:t>
      </w:r>
      <w:bookmarkStart w:id="133" w:name="_GoBack"/>
      <w:bookmarkEnd w:id="133"/>
      <w:r>
        <w:t xml:space="preserve">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E70611" w:rsidRPr="00E70611" w:rsidRDefault="00E70611" w:rsidP="00E70611">
            <w:pPr>
              <w:pStyle w:val="ListParagraph"/>
              <w:numPr>
                <w:ilvl w:val="0"/>
                <w:numId w:val="34"/>
              </w:numPr>
              <w:spacing w:before="0"/>
              <w:ind w:left="459"/>
              <w:rPr>
                <w:i/>
              </w:rPr>
            </w:pPr>
            <w:r>
              <w:t>Tensorflow digunakan untuk membantu membuat model deep learning.</w:t>
            </w:r>
          </w:p>
          <w:p w:rsidR="00A77747" w:rsidRPr="00A77747" w:rsidRDefault="00A77747" w:rsidP="00A77747">
            <w:pPr>
              <w:pStyle w:val="ListParagraph"/>
              <w:numPr>
                <w:ilvl w:val="0"/>
                <w:numId w:val="34"/>
              </w:numPr>
              <w:spacing w:before="0"/>
              <w:ind w:left="459"/>
              <w:rPr>
                <w:i/>
              </w:rPr>
            </w:pP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A77747" w:rsidRPr="00C64671" w:rsidRDefault="00A77747" w:rsidP="008A3701">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A77747" w:rsidRPr="00A77747" w:rsidRDefault="00A77747" w:rsidP="00C834A5">
      <w:pPr>
        <w:spacing w:before="0"/>
      </w:pPr>
    </w:p>
    <w:p w:rsidR="00E2718F" w:rsidRDefault="00C14F11" w:rsidP="00C834A5">
      <w:pPr>
        <w:spacing w:before="0"/>
      </w:pPr>
      <w:r w:rsidRPr="00C834A5">
        <w:rPr>
          <w:highlight w:val="yellow"/>
        </w:rPr>
        <w:t xml:space="preserve"> akan dilakukan pembuatan model dengan menggunakan algoritma Artificial Neural Network yang akan digunakan untuk melakukan prediksi jumlah pendaftar calon mahasiswa IT Del untuk tahun depan. Pada pemodelan ini, data yang diolah adalah data yang sudah melewati tahapan </w:t>
      </w:r>
      <w:r w:rsidRPr="00C834A5">
        <w:rPr>
          <w:i/>
          <w:highlight w:val="yellow"/>
        </w:rPr>
        <w:t>encoding</w:t>
      </w:r>
      <w:r w:rsidRPr="00C834A5">
        <w:rPr>
          <w:highlight w:val="yellow"/>
        </w:rPr>
        <w:t xml:space="preserve"> data. Berikut adalah langkah-langkah implementasi yang dilakukan.</w:t>
      </w:r>
    </w:p>
    <w:tbl>
      <w:tblPr>
        <w:tblStyle w:val="affffffff2"/>
        <w:tblW w:w="7935"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E2718F">
        <w:tc>
          <w:tcPr>
            <w:tcW w:w="793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i/>
              </w:rPr>
              <w:t xml:space="preserve">Library </w:t>
            </w:r>
            <w:r>
              <w:t xml:space="preserve">: </w:t>
            </w:r>
          </w:p>
          <w:p w:rsidR="00E2718F" w:rsidRDefault="00C14F11">
            <w:pPr>
              <w:widowControl w:val="0"/>
              <w:pBdr>
                <w:top w:val="nil"/>
                <w:left w:val="nil"/>
                <w:bottom w:val="nil"/>
                <w:right w:val="nil"/>
                <w:between w:val="nil"/>
              </w:pBdr>
              <w:spacing w:before="0" w:line="240" w:lineRule="auto"/>
              <w:jc w:val="left"/>
            </w:pPr>
            <w:r>
              <w:t>Pandas : library untuk memuat dataset dan membuat dataframe.</w:t>
            </w:r>
          </w:p>
          <w:p w:rsidR="00E2718F" w:rsidRDefault="00C14F11">
            <w:pPr>
              <w:widowControl w:val="0"/>
              <w:pBdr>
                <w:top w:val="nil"/>
                <w:left w:val="nil"/>
                <w:bottom w:val="nil"/>
                <w:right w:val="nil"/>
                <w:between w:val="nil"/>
              </w:pBdr>
              <w:spacing w:before="0" w:line="240" w:lineRule="auto"/>
              <w:jc w:val="left"/>
            </w:pPr>
            <w:r>
              <w:t>Numpy : library yang digunakan untuk melakukan perhitungan aritmatika.</w:t>
            </w:r>
          </w:p>
          <w:p w:rsidR="00E2718F" w:rsidRDefault="00C14F11">
            <w:pPr>
              <w:widowControl w:val="0"/>
              <w:pBdr>
                <w:top w:val="nil"/>
                <w:left w:val="nil"/>
                <w:bottom w:val="nil"/>
                <w:right w:val="nil"/>
                <w:between w:val="nil"/>
              </w:pBdr>
              <w:spacing w:before="0" w:line="240" w:lineRule="auto"/>
              <w:jc w:val="left"/>
            </w:pPr>
            <w:r>
              <w:t>KFold : library yang digunakan dalam pembagian data.</w:t>
            </w:r>
          </w:p>
          <w:p w:rsidR="00E2718F" w:rsidRDefault="00C14F11">
            <w:pPr>
              <w:widowControl w:val="0"/>
              <w:pBdr>
                <w:top w:val="nil"/>
                <w:left w:val="nil"/>
                <w:bottom w:val="nil"/>
                <w:right w:val="nil"/>
                <w:between w:val="nil"/>
              </w:pBdr>
              <w:spacing w:before="0" w:line="240" w:lineRule="auto"/>
              <w:jc w:val="left"/>
            </w:pPr>
            <w:r>
              <w:t>Tensorflow : library yang digunakan untuk membantu membuat model deep learning.</w:t>
            </w:r>
          </w:p>
          <w:p w:rsidR="00E2718F" w:rsidRDefault="00C14F11">
            <w:pPr>
              <w:widowControl w:val="0"/>
              <w:pBdr>
                <w:top w:val="nil"/>
                <w:left w:val="nil"/>
                <w:bottom w:val="nil"/>
                <w:right w:val="nil"/>
                <w:between w:val="nil"/>
              </w:pBdr>
              <w:spacing w:before="0" w:line="240" w:lineRule="auto"/>
              <w:jc w:val="left"/>
            </w:pPr>
            <w:r>
              <w:t>Keras : library yang digunakan untuk membantu penerapan model deep learning.</w:t>
            </w:r>
          </w:p>
          <w:p w:rsidR="00B74107" w:rsidRDefault="00B74107">
            <w:pPr>
              <w:widowControl w:val="0"/>
              <w:pBdr>
                <w:top w:val="nil"/>
                <w:left w:val="nil"/>
                <w:bottom w:val="nil"/>
                <w:right w:val="nil"/>
                <w:between w:val="nil"/>
              </w:pBdr>
              <w:spacing w:before="0" w:line="240" w:lineRule="auto"/>
              <w:jc w:val="left"/>
            </w:pPr>
            <w:r>
              <w:t>GridSearch: library yang digunakan untuk mencari nilai parameter terbaik yang menghasilkan performa model yang optimal.</w:t>
            </w:r>
          </w:p>
          <w:p w:rsidR="00E2718F" w:rsidRDefault="00C14F11">
            <w:pPr>
              <w:widowControl w:val="0"/>
              <w:pBdr>
                <w:top w:val="nil"/>
                <w:left w:val="nil"/>
                <w:bottom w:val="nil"/>
                <w:right w:val="nil"/>
                <w:between w:val="nil"/>
              </w:pBdr>
              <w:spacing w:before="0" w:line="240" w:lineRule="auto"/>
              <w:jc w:val="left"/>
            </w:pPr>
            <w:r>
              <w:t xml:space="preserve">model_from_json : library yang digunakan untuk menyimpan model dengan </w:t>
            </w:r>
            <w:r>
              <w:lastRenderedPageBreak/>
              <w:t>library keras ke dalam bentuk .h5.</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Inputan</w:t>
            </w:r>
            <w:r>
              <w:t xml:space="preserve"> : </w:t>
            </w:r>
          </w:p>
          <w:p w:rsidR="00E2718F" w:rsidRDefault="00C14F11">
            <w:pPr>
              <w:widowControl w:val="0"/>
              <w:pBdr>
                <w:top w:val="nil"/>
                <w:left w:val="nil"/>
                <w:bottom w:val="nil"/>
                <w:right w:val="nil"/>
                <w:between w:val="nil"/>
              </w:pBdr>
              <w:spacing w:before="0" w:line="240" w:lineRule="auto"/>
              <w:jc w:val="left"/>
            </w:pPr>
            <w:r>
              <w:t xml:space="preserve">Dataset yang telah dilakukan </w:t>
            </w:r>
            <w:r>
              <w:rPr>
                <w:i/>
              </w:rPr>
              <w:t>encoding</w:t>
            </w:r>
            <w:r>
              <w:t xml:space="preserve"> data.</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Output</w:t>
            </w:r>
            <w:r>
              <w:t xml:space="preserve"> : </w:t>
            </w:r>
          </w:p>
          <w:p w:rsidR="00E2718F" w:rsidRDefault="00C14F11">
            <w:pPr>
              <w:widowControl w:val="0"/>
              <w:pBdr>
                <w:top w:val="nil"/>
                <w:left w:val="nil"/>
                <w:bottom w:val="nil"/>
                <w:right w:val="nil"/>
                <w:between w:val="nil"/>
              </w:pBdr>
              <w:spacing w:before="0" w:line="240" w:lineRule="auto"/>
              <w:jc w:val="left"/>
            </w:pPr>
            <w:r>
              <w:t>Model prediksi jumlah pendaftar menggunakan algoritma artificial neural network.</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Tahapan</w:t>
            </w:r>
            <w:r>
              <w:t xml:space="preserve"> : </w:t>
            </w:r>
          </w:p>
          <w:p w:rsidR="00E2718F" w:rsidRDefault="00C14F11">
            <w:pPr>
              <w:widowControl w:val="0"/>
              <w:numPr>
                <w:ilvl w:val="0"/>
                <w:numId w:val="10"/>
              </w:numPr>
              <w:pBdr>
                <w:top w:val="nil"/>
                <w:left w:val="nil"/>
                <w:bottom w:val="nil"/>
                <w:right w:val="nil"/>
                <w:between w:val="nil"/>
              </w:pBdr>
              <w:spacing w:before="0" w:line="240" w:lineRule="auto"/>
              <w:jc w:val="left"/>
            </w:pPr>
            <w:r>
              <w:t>Import library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muat dataset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nentukan variabel target dan variabel inputan</w:t>
            </w:r>
          </w:p>
          <w:p w:rsidR="00E2718F" w:rsidRDefault="00C14F11">
            <w:pPr>
              <w:widowControl w:val="0"/>
              <w:numPr>
                <w:ilvl w:val="0"/>
                <w:numId w:val="10"/>
              </w:numPr>
              <w:pBdr>
                <w:top w:val="nil"/>
                <w:left w:val="nil"/>
                <w:bottom w:val="nil"/>
                <w:right w:val="nil"/>
                <w:between w:val="nil"/>
              </w:pBdr>
              <w:spacing w:before="0" w:line="240" w:lineRule="auto"/>
              <w:jc w:val="left"/>
            </w:pPr>
            <w:r>
              <w:t>Melakukan normalisasi</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hyperparameter yang akan digunakan</w:t>
            </w:r>
          </w:p>
          <w:p w:rsidR="00B74107" w:rsidRDefault="00B74107">
            <w:pPr>
              <w:widowControl w:val="0"/>
              <w:numPr>
                <w:ilvl w:val="0"/>
                <w:numId w:val="10"/>
              </w:numPr>
              <w:pBdr>
                <w:top w:val="nil"/>
                <w:left w:val="nil"/>
                <w:bottom w:val="nil"/>
                <w:right w:val="nil"/>
                <w:between w:val="nil"/>
              </w:pBdr>
              <w:spacing w:before="0" w:line="240" w:lineRule="auto"/>
              <w:jc w:val="left"/>
            </w:pPr>
            <w:r>
              <w:t>Mencari hyperparameter terbaik dengan menggunakan Grid Search</w:t>
            </w:r>
          </w:p>
          <w:p w:rsidR="00B74107" w:rsidRDefault="00B74107">
            <w:pPr>
              <w:widowControl w:val="0"/>
              <w:numPr>
                <w:ilvl w:val="0"/>
                <w:numId w:val="10"/>
              </w:numPr>
              <w:pBdr>
                <w:top w:val="nil"/>
                <w:left w:val="nil"/>
                <w:bottom w:val="nil"/>
                <w:right w:val="nil"/>
                <w:between w:val="nil"/>
              </w:pBdr>
              <w:spacing w:before="0" w:line="240" w:lineRule="auto"/>
              <w:jc w:val="left"/>
            </w:pPr>
            <w:r>
              <w:t>Memasukkan nilai hyperparameter yang telah ditemukan ke dalam model</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nilai k-fold yang akan digunakan</w:t>
            </w:r>
          </w:p>
          <w:p w:rsidR="00E2718F" w:rsidRDefault="00C14F11">
            <w:pPr>
              <w:widowControl w:val="0"/>
              <w:numPr>
                <w:ilvl w:val="0"/>
                <w:numId w:val="10"/>
              </w:numPr>
              <w:pBdr>
                <w:top w:val="nil"/>
                <w:left w:val="nil"/>
                <w:bottom w:val="nil"/>
                <w:right w:val="nil"/>
                <w:between w:val="nil"/>
              </w:pBdr>
              <w:spacing w:before="0" w:line="240" w:lineRule="auto"/>
              <w:jc w:val="left"/>
            </w:pPr>
            <w:r>
              <w:t>Melakukan pembagian data sebanyak k yang didefinisikan sebelumnya</w:t>
            </w:r>
          </w:p>
          <w:p w:rsidR="00E2718F" w:rsidRDefault="00C14F11">
            <w:pPr>
              <w:widowControl w:val="0"/>
              <w:numPr>
                <w:ilvl w:val="0"/>
                <w:numId w:val="10"/>
              </w:numPr>
              <w:pBdr>
                <w:top w:val="nil"/>
                <w:left w:val="nil"/>
                <w:bottom w:val="nil"/>
                <w:right w:val="nil"/>
                <w:between w:val="nil"/>
              </w:pBdr>
              <w:spacing w:before="0" w:line="240" w:lineRule="auto"/>
              <w:jc w:val="left"/>
            </w:pPr>
            <w:r>
              <w:t>Melakukan pemodelan dengan algoritma ANN</w:t>
            </w:r>
          </w:p>
          <w:p w:rsidR="00E2718F" w:rsidRDefault="00C14F11">
            <w:pPr>
              <w:widowControl w:val="0"/>
              <w:numPr>
                <w:ilvl w:val="0"/>
                <w:numId w:val="10"/>
              </w:numPr>
              <w:pBdr>
                <w:top w:val="nil"/>
                <w:left w:val="nil"/>
                <w:bottom w:val="nil"/>
                <w:right w:val="nil"/>
                <w:between w:val="nil"/>
              </w:pBdr>
              <w:spacing w:before="0" w:line="240" w:lineRule="auto"/>
              <w:jc w:val="left"/>
            </w:pPr>
            <w:r>
              <w:t xml:space="preserve">Menghitung nilai rata-rata dari </w:t>
            </w:r>
            <w:r w:rsidR="00CC74AD">
              <w:t>R</w:t>
            </w:r>
            <w:r w:rsidR="001C31FB">
              <w:t>\</w:t>
            </w:r>
            <w:r>
              <w:t>MSE dan akurasi dari k-fold</w:t>
            </w:r>
          </w:p>
          <w:p w:rsidR="00E2718F" w:rsidRDefault="00C14F11">
            <w:pPr>
              <w:widowControl w:val="0"/>
              <w:numPr>
                <w:ilvl w:val="0"/>
                <w:numId w:val="10"/>
              </w:numPr>
              <w:pBdr>
                <w:top w:val="nil"/>
                <w:left w:val="nil"/>
                <w:bottom w:val="nil"/>
                <w:right w:val="nil"/>
                <w:between w:val="nil"/>
              </w:pBdr>
              <w:spacing w:before="0" w:line="240" w:lineRule="auto"/>
              <w:jc w:val="left"/>
            </w:pPr>
            <w:r>
              <w:t>Melakukan final train model pada seluruh data</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sekolah yang ingin diprediksi</w:t>
            </w:r>
          </w:p>
          <w:p w:rsidR="00E2718F" w:rsidRDefault="00C14F11">
            <w:pPr>
              <w:widowControl w:val="0"/>
              <w:numPr>
                <w:ilvl w:val="0"/>
                <w:numId w:val="10"/>
              </w:numPr>
              <w:pBdr>
                <w:top w:val="nil"/>
                <w:left w:val="nil"/>
                <w:bottom w:val="nil"/>
                <w:right w:val="nil"/>
                <w:between w:val="nil"/>
              </w:pBdr>
              <w:spacing w:before="0" w:line="240" w:lineRule="auto"/>
              <w:jc w:val="left"/>
            </w:pPr>
            <w:r>
              <w:t>Melakukan prediksi jumlah pendaftar calon mahasiswa dari sekolah yang telah didefinisikan.</w:t>
            </w:r>
          </w:p>
          <w:p w:rsidR="00E2718F" w:rsidRDefault="00C14F11">
            <w:pPr>
              <w:widowControl w:val="0"/>
              <w:numPr>
                <w:ilvl w:val="0"/>
                <w:numId w:val="10"/>
              </w:numPr>
              <w:pBdr>
                <w:top w:val="nil"/>
                <w:left w:val="nil"/>
                <w:bottom w:val="nil"/>
                <w:right w:val="nil"/>
                <w:between w:val="nil"/>
              </w:pBdr>
              <w:spacing w:before="0" w:line="240" w:lineRule="auto"/>
              <w:jc w:val="left"/>
            </w:pPr>
            <w:r>
              <w:t>Menyimpan model ke dalam format .h5</w:t>
            </w:r>
          </w:p>
        </w:tc>
      </w:tr>
    </w:tbl>
    <w:p w:rsidR="00E2718F" w:rsidRDefault="00C14F11">
      <w:pPr>
        <w:ind w:left="1133"/>
      </w:pPr>
      <w:r>
        <w:lastRenderedPageBreak/>
        <w:t xml:space="preserve"> </w:t>
      </w:r>
    </w:p>
    <w:p w:rsidR="00E2718F" w:rsidRDefault="00E2718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E2718F" w:rsidRDefault="00E2718F"/>
    <w:p w:rsidR="00E2718F" w:rsidRDefault="00C14F11" w:rsidP="00F91CCF">
      <w:pPr>
        <w:pStyle w:val="Heading1"/>
        <w:numPr>
          <w:ilvl w:val="0"/>
          <w:numId w:val="0"/>
        </w:numPr>
      </w:pPr>
      <w:bookmarkStart w:id="134" w:name="_heading=h.l85nwk3hsg4" w:colFirst="0" w:colLast="0"/>
      <w:bookmarkStart w:id="135" w:name="_Toc136383821"/>
      <w:bookmarkEnd w:id="134"/>
      <w:r>
        <w:t>BAB 6</w:t>
      </w:r>
      <w:r>
        <w:br/>
        <w:t xml:space="preserve">    HASIL DAN PEMBAHASAN</w:t>
      </w:r>
      <w:bookmarkEnd w:id="135"/>
    </w:p>
    <w:p w:rsidR="00E2718F" w:rsidRDefault="00C14F11">
      <w:r>
        <w:t>Pada bab ini akan dilakukan penjelasan mengenai hasil implementasi yang telah dilakukan.</w:t>
      </w:r>
    </w:p>
    <w:p w:rsidR="00E2718F" w:rsidRDefault="00C14F11" w:rsidP="00F91CCF">
      <w:pPr>
        <w:pStyle w:val="Heading2"/>
        <w:numPr>
          <w:ilvl w:val="0"/>
          <w:numId w:val="0"/>
        </w:numPr>
      </w:pPr>
      <w:bookmarkStart w:id="136" w:name="_heading=h.ainxm3pd2ntm" w:colFirst="0" w:colLast="0"/>
      <w:bookmarkStart w:id="137" w:name="_Toc136383822"/>
      <w:bookmarkEnd w:id="136"/>
      <w:r>
        <w:t>6.1.  Pembahasan Preprocessing Data</w:t>
      </w:r>
      <w:bookmarkEnd w:id="137"/>
    </w:p>
    <w:p w:rsidR="00E2718F" w:rsidRDefault="00C14F11">
      <w:r>
        <w:t>Pada sub-bab ini, peneliti akan membahas dua tahapan preprocessing data yaitu tahapan encoding dan normalisasi.</w:t>
      </w:r>
    </w:p>
    <w:p w:rsidR="00E2718F" w:rsidRDefault="00C14F11" w:rsidP="00F91CCF">
      <w:pPr>
        <w:pStyle w:val="Heading3"/>
        <w:numPr>
          <w:ilvl w:val="0"/>
          <w:numId w:val="0"/>
        </w:numPr>
      </w:pPr>
      <w:bookmarkStart w:id="138" w:name="_heading=h.ikegfknyhv8s" w:colFirst="0" w:colLast="0"/>
      <w:bookmarkStart w:id="139" w:name="_Toc136383823"/>
      <w:bookmarkEnd w:id="138"/>
      <w:r>
        <w:t>6.1.1.  Pembahasan Encoding</w:t>
      </w:r>
      <w:bookmarkEnd w:id="139"/>
    </w:p>
    <w:p w:rsidR="00E2718F" w:rsidRDefault="00C14F11">
      <w:r>
        <w:t>Encoding perlu dilakukan karena mesin hanya dapat memahami angka, sehingga mesin dapat mengolah data dan mempelajarinya menggunakan proses aritmatika. Berikut bentuk data sebelum dilakukan encoding.</w:t>
      </w:r>
    </w:p>
    <w:p w:rsidR="00F91CCF" w:rsidRDefault="00F91CCF" w:rsidP="00F91CCF">
      <w:pPr>
        <w:keepNext/>
      </w:pPr>
      <w:r>
        <w:rPr>
          <w:noProof/>
          <w:lang w:val="en-US"/>
        </w:rPr>
        <w:drawing>
          <wp:inline distT="0" distB="0" distL="0" distR="0" wp14:anchorId="00B2471E" wp14:editId="525F0D68">
            <wp:extent cx="5039995" cy="1905000"/>
            <wp:effectExtent l="0" t="0" r="8255" b="0"/>
            <wp:docPr id="2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05000"/>
                    </a:xfrm>
                    <a:prstGeom prst="rect">
                      <a:avLst/>
                    </a:prstGeom>
                    <a:ln/>
                  </pic:spPr>
                </pic:pic>
              </a:graphicData>
            </a:graphic>
          </wp:inline>
        </w:drawing>
      </w:r>
    </w:p>
    <w:p w:rsidR="00F91CCF" w:rsidRPr="00F91CCF" w:rsidRDefault="00F91CCF" w:rsidP="00F91CCF">
      <w:pPr>
        <w:pStyle w:val="Caption"/>
        <w:spacing w:before="0"/>
        <w:rPr>
          <w:noProof/>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1</w:t>
      </w:r>
      <w:r w:rsidRPr="00F91CCF">
        <w:rPr>
          <w:sz w:val="20"/>
          <w:szCs w:val="20"/>
        </w:rPr>
        <w:fldChar w:fldCharType="end"/>
      </w:r>
      <w:r w:rsidRPr="00F91CCF">
        <w:rPr>
          <w:sz w:val="20"/>
          <w:szCs w:val="20"/>
        </w:rPr>
        <w:t xml:space="preserve"> Data sebelum encoding</w:t>
      </w:r>
    </w:p>
    <w:p w:rsidR="00E2718F" w:rsidRDefault="00C14F11">
      <w:r>
        <w:lastRenderedPageBreak/>
        <w:t xml:space="preserve">Dari bentuk data diatas dilihat bahwa variabel </w:t>
      </w:r>
      <w:r w:rsidRPr="00F91CCF">
        <w:t xml:space="preserve">‘nama sekolah’ </w:t>
      </w:r>
      <w:r>
        <w:t>masih berbentuk karakter /teks, sehingga variabel tersebut tidak dapat digunakan dalam pemodelan algoritma. Agar variabel ‘nama sekolah’ dapat digunakan dalam pemodelan maka perlu dilakukan encoding, sehingga dari tahapan encoding akan menghasilkan perubahan tipe data variabel ‘nama sekolah’ yaitu menjadi seperti berikut.</w:t>
      </w:r>
    </w:p>
    <w:p w:rsidR="00F91CCF" w:rsidRDefault="00C14F11" w:rsidP="00F91CCF">
      <w:pPr>
        <w:keepNext/>
        <w:jc w:val="center"/>
      </w:pPr>
      <w:r>
        <w:rPr>
          <w:noProof/>
          <w:lang w:val="en-US"/>
        </w:rPr>
        <w:drawing>
          <wp:inline distT="0" distB="0" distL="0" distR="0" wp14:anchorId="239241E0" wp14:editId="3CF5ED51">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F91CCF" w:rsidRDefault="00F91CCF" w:rsidP="00F91CCF">
      <w:pPr>
        <w:pStyle w:val="Caption"/>
        <w:spacing w:before="0"/>
        <w:rPr>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2</w:t>
      </w:r>
      <w:r w:rsidRPr="00F91CCF">
        <w:rPr>
          <w:sz w:val="20"/>
          <w:szCs w:val="20"/>
        </w:rPr>
        <w:fldChar w:fldCharType="end"/>
      </w:r>
      <w:r w:rsidRPr="00F91CCF">
        <w:rPr>
          <w:sz w:val="20"/>
          <w:szCs w:val="20"/>
        </w:rPr>
        <w:t xml:space="preserve"> Data setelah encoding</w:t>
      </w:r>
    </w:p>
    <w:p w:rsidR="00E2718F" w:rsidRDefault="00C14F11">
      <w:r>
        <w:t xml:space="preserve">Pada gambar di atas, variabel ‘nama sekolah’ sudah dapat diolah karena sudah memiliki nilai numerik dari hasil encoding. </w:t>
      </w:r>
    </w:p>
    <w:p w:rsidR="00E2718F" w:rsidRDefault="00C14F11" w:rsidP="00F91CCF">
      <w:pPr>
        <w:pStyle w:val="Heading3"/>
        <w:numPr>
          <w:ilvl w:val="0"/>
          <w:numId w:val="0"/>
        </w:numPr>
      </w:pPr>
      <w:bookmarkStart w:id="140" w:name="_heading=h.wfwchc9z84vi" w:colFirst="0" w:colLast="0"/>
      <w:bookmarkStart w:id="141" w:name="_Toc136383824"/>
      <w:bookmarkEnd w:id="140"/>
      <w:r>
        <w:t>6.1.2.  Pembahasan Normalisasi</w:t>
      </w:r>
      <w:bookmarkEnd w:id="141"/>
    </w:p>
    <w:p w:rsidR="00E2718F" w:rsidRDefault="00C14F11">
      <w:r>
        <w:t>Normalisasi dilakukan untuk mengatasi terjadinya outlier pada data yang akan diolah. Salah satu penyebab dari outlier adalah adanya nilai ekstrim pada data yang mana terdapat perbedaan nilai yang signifikan dengan nilai-nilai variabel lainnya. Sebelum melakukan normalisasi, peneliti melakukan pengecekan data terlebih dahulu apakah dataset yang akan diolah mengalami outlier atau tidak. Berikut adalah gambaran nilai data pada dataset.</w:t>
      </w:r>
    </w:p>
    <w:p w:rsidR="00E2718F" w:rsidRDefault="00C14F11">
      <w:pPr>
        <w:ind w:left="566"/>
      </w:pPr>
      <w:r>
        <w:rPr>
          <w:noProof/>
          <w:lang w:val="en-US"/>
        </w:rPr>
        <w:lastRenderedPageBreak/>
        <w:drawing>
          <wp:inline distT="114300" distB="114300" distL="114300" distR="114300" wp14:anchorId="419E0615" wp14:editId="665C1C4F">
            <wp:extent cx="4546526" cy="3792037"/>
            <wp:effectExtent l="0" t="0" r="0" b="0"/>
            <wp:docPr id="228"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37"/>
                    <a:srcRect/>
                    <a:stretch>
                      <a:fillRect/>
                    </a:stretch>
                  </pic:blipFill>
                  <pic:spPr>
                    <a:xfrm>
                      <a:off x="0" y="0"/>
                      <a:ext cx="4546526" cy="3792037"/>
                    </a:xfrm>
                    <a:prstGeom prst="rect">
                      <a:avLst/>
                    </a:prstGeom>
                    <a:ln/>
                  </pic:spPr>
                </pic:pic>
              </a:graphicData>
            </a:graphic>
          </wp:inline>
        </w:drawing>
      </w:r>
    </w:p>
    <w:p w:rsidR="00E2718F" w:rsidRDefault="00C14F11">
      <w:pPr>
        <w:ind w:left="566"/>
      </w:pPr>
      <w:r>
        <w:rPr>
          <w:noProof/>
          <w:lang w:val="en-US"/>
        </w:rPr>
        <w:drawing>
          <wp:inline distT="114300" distB="114300" distL="114300" distR="114300" wp14:anchorId="76B6E3E1" wp14:editId="61511F21">
            <wp:extent cx="4398449" cy="3453250"/>
            <wp:effectExtent l="0" t="0" r="0" b="0"/>
            <wp:docPr id="13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8"/>
                    <a:srcRect/>
                    <a:stretch>
                      <a:fillRect/>
                    </a:stretch>
                  </pic:blipFill>
                  <pic:spPr>
                    <a:xfrm>
                      <a:off x="0" y="0"/>
                      <a:ext cx="4398449" cy="3453250"/>
                    </a:xfrm>
                    <a:prstGeom prst="rect">
                      <a:avLst/>
                    </a:prstGeom>
                    <a:ln/>
                  </pic:spPr>
                </pic:pic>
              </a:graphicData>
            </a:graphic>
          </wp:inline>
        </w:drawing>
      </w:r>
    </w:p>
    <w:p w:rsidR="00E2718F" w:rsidRDefault="00E2718F"/>
    <w:p w:rsidR="00E2718F" w:rsidRDefault="00C14F11">
      <w:r>
        <w:lastRenderedPageBreak/>
        <w:t>Berdasarkan gambaran boxplot di atas terlihat bahwa variabel-variabel data memiliki nilai skala yang berbeda yang mana. Karena seluruh variabel data memiliki skala yang berbeda, maka peneliti mencoba untuk mencari jumlah data yang mengalami outlier dengan menggunakan Z-Score. Berikut ini adalah hasil dari z-score.</w:t>
      </w:r>
    </w:p>
    <w:tbl>
      <w:tblPr>
        <w:tblStyle w:val="affffffff3"/>
        <w:tblW w:w="7845"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5"/>
      </w:tblGrid>
      <w:tr w:rsidR="00E2718F">
        <w:tc>
          <w:tcPr>
            <w:tcW w:w="7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Jumlah outliers:  179</w:t>
            </w:r>
          </w:p>
        </w:tc>
      </w:tr>
    </w:tbl>
    <w:p w:rsidR="00E2718F" w:rsidRDefault="00C14F11">
      <w:r>
        <w:t>Dari hasil z-score ditemukan bahwa terdapat 179 data yang mengalami outlier. Oleh karena itu peneliti melakukan normalisasi terhadap dataset yang akan digunakan. Pada saat melakukan normalisasi, nilai data diskalakan ke dalam rentang 0-1. Berikut gambaran skala nilai data setelah dilakukan normalisasi.</w:t>
      </w:r>
    </w:p>
    <w:p w:rsidR="00E2718F" w:rsidRDefault="00C14F11">
      <w:pPr>
        <w:ind w:left="566"/>
      </w:pPr>
      <w:r>
        <w:rPr>
          <w:noProof/>
          <w:lang w:val="en-US"/>
        </w:rPr>
        <w:drawing>
          <wp:inline distT="114300" distB="114300" distL="114300" distR="114300" wp14:anchorId="00242084" wp14:editId="05000E2C">
            <wp:extent cx="4616588" cy="3476019"/>
            <wp:effectExtent l="0" t="0" r="0" b="0"/>
            <wp:docPr id="20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9"/>
                    <a:srcRect/>
                    <a:stretch>
                      <a:fillRect/>
                    </a:stretch>
                  </pic:blipFill>
                  <pic:spPr>
                    <a:xfrm>
                      <a:off x="0" y="0"/>
                      <a:ext cx="4616588" cy="3476019"/>
                    </a:xfrm>
                    <a:prstGeom prst="rect">
                      <a:avLst/>
                    </a:prstGeom>
                    <a:ln/>
                  </pic:spPr>
                </pic:pic>
              </a:graphicData>
            </a:graphic>
          </wp:inline>
        </w:drawing>
      </w:r>
    </w:p>
    <w:p w:rsidR="00E2718F" w:rsidRDefault="00C14F11" w:rsidP="00F91CCF">
      <w:pPr>
        <w:pStyle w:val="Heading2"/>
        <w:numPr>
          <w:ilvl w:val="0"/>
          <w:numId w:val="0"/>
        </w:numPr>
      </w:pPr>
      <w:bookmarkStart w:id="142" w:name="_heading=h.e1wacr1sf8vy" w:colFirst="0" w:colLast="0"/>
      <w:bookmarkStart w:id="143" w:name="_Toc136383825"/>
      <w:bookmarkEnd w:id="142"/>
      <w:r>
        <w:t>6.2.  Pembahasan Algoritma</w:t>
      </w:r>
      <w:bookmarkEnd w:id="143"/>
    </w:p>
    <w:p w:rsidR="00E2718F" w:rsidRDefault="00C14F11" w:rsidP="00F91CCF">
      <w:pPr>
        <w:pStyle w:val="Heading3"/>
        <w:numPr>
          <w:ilvl w:val="0"/>
          <w:numId w:val="0"/>
        </w:numPr>
      </w:pPr>
      <w:bookmarkStart w:id="144" w:name="_heading=h.dj0owhn9o96f" w:colFirst="0" w:colLast="0"/>
      <w:bookmarkStart w:id="145" w:name="_Toc136383826"/>
      <w:bookmarkEnd w:id="144"/>
      <w:r>
        <w:t>6.2.1.  Pembahasan dan Hasil Pemodelan Support Vector Regression</w:t>
      </w:r>
      <w:bookmarkEnd w:id="145"/>
    </w:p>
    <w:p w:rsidR="00E2718F" w:rsidRDefault="00C14F11">
      <w:r>
        <w:t>Pada Algoritma SVR tahapan yang dilakukan yaitu inisialisasi nilai kernel dan parameter yang digunakan. Adapun nilai kernel dan parameter dibuat dengan cara berikut:</w:t>
      </w:r>
    </w:p>
    <w:tbl>
      <w:tblPr>
        <w:tblStyle w:val="affffffff4"/>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tc>
      </w:tr>
    </w:tbl>
    <w:p w:rsidR="00E2718F" w:rsidRDefault="00C14F11">
      <w:r>
        <w:t>Pada kode program diatas dilakukan inisialisasi nilai kernel</w:t>
      </w:r>
      <w:r w:rsidR="00FA2C51">
        <w:t>,</w:t>
      </w:r>
      <w:r>
        <w:t xml:space="preserve"> </w:t>
      </w:r>
      <w:r w:rsidR="00FA2C51">
        <w:t>adapun kernel yang</w:t>
      </w:r>
      <w:r>
        <w:t xml:space="preserve"> digunakan </w:t>
      </w:r>
      <w:r w:rsidR="00FA2C51">
        <w:t>yaitu</w:t>
      </w:r>
      <w:r>
        <w:t xml:space="preserve"> kernel linear, rbf, sigmoid, dan polynomial. Selanjutnya inisialisasi nilai parameter Cost dengan rentang nilai yaitu 0,1, 1, 10, 100, kemudian nilai parameter epsilon dengan rentang nilai 0,01, 0,1 dan 1, </w:t>
      </w:r>
      <w:r w:rsidR="00FA2C51">
        <w:t>kemudian</w:t>
      </w:r>
      <w:r>
        <w:t xml:space="preserve"> inisialisasi parameter gamma dengan rentang nilai 0,01, 0,1, 1. Pada setiap nilai parameter dan juga kernel yang telah diinisialisasikan dilakukan pemilihan parameter dan kernel terbaik dengan menggunakan metode Grid Search sebagaimana dilakukan menggunakan kode program berikut.</w:t>
      </w:r>
    </w:p>
    <w:tbl>
      <w:tblPr>
        <w:tblStyle w:val="affffffff5"/>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E2718F">
            <w:pPr>
              <w:widowControl w:val="0"/>
              <w:shd w:val="clear" w:color="auto" w:fill="FFFFFE"/>
              <w:spacing w:before="0" w:line="325" w:lineRule="auto"/>
              <w:jc w:val="left"/>
              <w:rPr>
                <w:rFonts w:ascii="Courier New" w:eastAsia="Courier New" w:hAnsi="Courier New" w:cs="Courier New"/>
                <w:sz w:val="21"/>
                <w:szCs w:val="21"/>
              </w:rPr>
            </w:pPr>
          </w:p>
        </w:tc>
      </w:tr>
    </w:tbl>
    <w:p w:rsidR="00E2718F" w:rsidRDefault="00C14F11">
      <w:r>
        <w:t>Melalui kode program diatas, hal pertama yang dilakukan yaitu melakukan pemodelan menggunakan SVR. Kemudian, dilakukan pembuatan objek KFold sebagai pembagian data untuk cross-validation dengan 5 split, shuffle=True, dan random state=42. Selanjutnya, dibuat sebuah objek GridSearchCV yang akan melakukan penelusuran pada berbagai kombinasi parameter yang diberikan pada model SVR, dengan menggunakan objek K Fold sebagai metode cross-validation. Parameter yang ditelusuri ditentukan pada variabel parameters</w:t>
      </w:r>
    </w:p>
    <w:p w:rsidR="00E2718F" w:rsidRDefault="00C14F11">
      <w:r>
        <w:t xml:space="preserve">Pada penelitian ini, dalam penentuan nilai k, peneliti membuat pengamatan pada beberapa nilai k. Nilai k yang digunakan pada pemodelan ini adalah nilai 2 sampai </w:t>
      </w:r>
      <w:r>
        <w:lastRenderedPageBreak/>
        <w:t>dengan 10. Dari beberapa nilai k yang akan dicoba, peneliti akan mengamati nilai k yang akan menghasilkan nilai akurasi terbaik.</w:t>
      </w:r>
    </w:p>
    <w:p w:rsidR="00E2718F" w:rsidRDefault="00C14F11">
      <w:r>
        <w:t>Setelah dilakukan optimasi dengan Grid Search maka didapatkan nilai parameter dan kernel terbaik yaitu dengan nilai parameter C adalah 10</w:t>
      </w:r>
      <w:r w:rsidR="00FA2C51">
        <w:t>0</w:t>
      </w:r>
      <w:r>
        <w:t>, parameter epsilon adalah 0,01, parameter gamma adalah 0,01, dan kernel terbaik yaitu kernel linear.</w:t>
      </w:r>
    </w:p>
    <w:p w:rsidR="00E2718F" w:rsidRDefault="00C14F11">
      <w:r>
        <w:t>Setelah mendapatkan nilai parameter dan kernel yang terbaik, kemudian dilakukan proses cross-validation untuk melakukan evaluasi model yang menggunakan RMSE (Root Mean Square Error). Adapun hasil yang didapatkan nilai RMSE terbaik.</w:t>
      </w:r>
    </w:p>
    <w:p w:rsidR="00E2718F" w:rsidRDefault="00C14F11">
      <w:r>
        <w:t>Berikut ini adalah hasil percobaan yang telah dilakukan pada nilai k dan parameter terbaik.</w:t>
      </w:r>
    </w:p>
    <w:p w:rsidR="00E2718F" w:rsidRDefault="00E2718F">
      <w:pPr>
        <w:spacing w:before="0"/>
      </w:pP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E2718F">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ernel</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 xml:space="preserve">gamma </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cost</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epsilon</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RMSE</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pBdr>
                <w:top w:val="nil"/>
                <w:left w:val="nil"/>
                <w:bottom w:val="nil"/>
                <w:right w:val="nil"/>
                <w:between w:val="nil"/>
              </w:pBdr>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E2718F">
        <w:trPr>
          <w:trHeight w:val="470"/>
        </w:trPr>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718F" w:rsidRDefault="00C14F11">
      <w:pPr>
        <w:spacing w:before="0"/>
      </w:pPr>
      <w:r>
        <w:t>Berdasarkan hasil percobaan dengan menggunakan melakukan perubahan pada nilai k mulai dari rentang 2 sampai dengan 10. Didapatkan bahwa nilai RMSE terendah yang didapatkan yaitu 0.00455 yang mana dengan nilai k yaitu 5 digunakan sebagai model terbaik.</w:t>
      </w:r>
    </w:p>
    <w:p w:rsidR="00E2718F" w:rsidRDefault="00C14F11" w:rsidP="00F91CCF">
      <w:pPr>
        <w:pStyle w:val="Heading3"/>
        <w:numPr>
          <w:ilvl w:val="0"/>
          <w:numId w:val="0"/>
        </w:numPr>
      </w:pPr>
      <w:bookmarkStart w:id="146" w:name="_heading=h.bp8uqcp7aust" w:colFirst="0" w:colLast="0"/>
      <w:bookmarkStart w:id="147" w:name="_Toc136383827"/>
      <w:bookmarkEnd w:id="146"/>
      <w:r>
        <w:lastRenderedPageBreak/>
        <w:t>6.2.2.  Pembahasan dan Hasil Pemodelan Artificial Neural Network</w:t>
      </w:r>
      <w:bookmarkEnd w:id="147"/>
    </w:p>
    <w:p w:rsidR="00E2718F" w:rsidRDefault="00C14F11">
      <w:r>
        <w:t>Arsitektur algoritma dibuat dengan menggunakan arsitektur multilayer, dimana ada terdapat 4 layer yang digunakan yaitu input layer, 2 hidden layer, dan output layer. Pembuatan bentuk arsitektur multilayer ini dibuat dengan cara berikut.</w:t>
      </w:r>
    </w:p>
    <w:tbl>
      <w:tblPr>
        <w:tblStyle w:val="affffffff7"/>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num_neurons_outpu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tc>
      </w:tr>
    </w:tbl>
    <w:p w:rsidR="00E2718F" w:rsidRDefault="00C14F11">
      <w:r>
        <w:t xml:space="preserve">Setiap layer pada model memiliki parameter yang didefinisikan saat pembuatan. Pada kode diatas parameter yang didefinisikan adalah bobot yang diinisialisasi pada fungsi </w:t>
      </w:r>
      <w:r>
        <w:rPr>
          <w:i/>
        </w:rPr>
        <w:t>kernel_initializer</w:t>
      </w:r>
      <w:r>
        <w:t>.Bobot ini digunakan untuk menentukan seberapa pengaruhnya input neuron sebelumnya ke neuron berikutnya.</w:t>
      </w:r>
    </w:p>
    <w:p w:rsidR="00E2718F" w:rsidRDefault="00C14F11">
      <w:r>
        <w:t xml:space="preserve">Selain parameter, hal lain yang perlu didefinisikan adalah </w:t>
      </w:r>
      <w:r>
        <w:rPr>
          <w:i/>
        </w:rPr>
        <w:t>hyperparameter</w:t>
      </w:r>
      <w:r>
        <w:t xml:space="preserve">. Ada beberapa parameter yang perlu didefinisikan yaitu jumlah neuron pada setiap layer, fungsi aktivasi, batch_size, </w:t>
      </w:r>
      <w:r>
        <w:rPr>
          <w:i/>
        </w:rPr>
        <w:t>learning rate</w:t>
      </w:r>
      <w:r>
        <w:t xml:space="preserve">, dan </w:t>
      </w:r>
      <w:r>
        <w:rPr>
          <w:i/>
        </w:rPr>
        <w:t>epoch</w:t>
      </w:r>
      <w:r>
        <w:t xml:space="preserve">. Untuk penentuan </w:t>
      </w:r>
      <w:r>
        <w:rPr>
          <w:i/>
        </w:rPr>
        <w:t>epoch</w:t>
      </w:r>
      <w:r>
        <w:t xml:space="preserve"> dilakukan dengan mencoba beberapa nilai </w:t>
      </w:r>
      <w:r>
        <w:rPr>
          <w:i/>
        </w:rPr>
        <w:t>epoch</w:t>
      </w:r>
      <w:r>
        <w:t xml:space="preserve"> kemudian epoch dengan nilai RMSE</w:t>
      </w:r>
      <w:r>
        <w:rPr>
          <w:i/>
        </w:rPr>
        <w:t xml:space="preserve"> </w:t>
      </w:r>
      <w:r>
        <w:t xml:space="preserve">terendah akan menjadi nilai </w:t>
      </w:r>
      <w:r>
        <w:rPr>
          <w:i/>
        </w:rPr>
        <w:t>epoch</w:t>
      </w:r>
      <w:r>
        <w:t xml:space="preserve"> yang akan digunakan dalam model. Sedangkan untuk </w:t>
      </w:r>
      <w:r>
        <w:rPr>
          <w:i/>
        </w:rPr>
        <w:t xml:space="preserve">hyperparameter </w:t>
      </w:r>
      <w:r>
        <w:t xml:space="preserve">lain ditentukan dengan menggunakan teknik </w:t>
      </w:r>
      <w:r>
        <w:rPr>
          <w:i/>
        </w:rPr>
        <w:t>gridsearch parameter</w:t>
      </w:r>
      <w:r>
        <w:t xml:space="preserve"> seperti yang dilampirkan pada</w:t>
      </w:r>
      <w:r w:rsidR="00F91CCF">
        <w:t xml:space="preserve"> </w:t>
      </w:r>
      <w:hyperlink w:anchor="_Source_Code_2." w:history="1">
        <w:r w:rsidR="00F91CCF" w:rsidRPr="00F91CCF">
          <w:rPr>
            <w:rStyle w:val="Hyperlink"/>
            <w:b/>
            <w:color w:val="auto"/>
            <w:u w:val="none"/>
          </w:rPr>
          <w:t>Source Code 2. Grid Search ANN</w:t>
        </w:r>
      </w:hyperlink>
      <w:r w:rsidR="00F91CCF">
        <w:rPr>
          <w:b/>
        </w:rPr>
        <w:t>.</w:t>
      </w:r>
      <w:r w:rsidR="00F91CCF">
        <w:t xml:space="preserve"> </w:t>
      </w:r>
      <w:r>
        <w:t xml:space="preserve">Berdasarkan hasil </w:t>
      </w:r>
      <w:r>
        <w:rPr>
          <w:i/>
        </w:rPr>
        <w:t xml:space="preserve">gridsearch parameter </w:t>
      </w:r>
      <w:r>
        <w:t xml:space="preserve">didapatkan hasil nilai </w:t>
      </w:r>
      <w:r>
        <w:rPr>
          <w:i/>
        </w:rPr>
        <w:t>hyperparameter</w:t>
      </w:r>
      <w:r>
        <w:t xml:space="preserve"> terbaik antara lain : </w:t>
      </w:r>
    </w:p>
    <w:p w:rsidR="00E2718F" w:rsidRDefault="00C14F11">
      <w:pPr>
        <w:numPr>
          <w:ilvl w:val="0"/>
          <w:numId w:val="23"/>
        </w:numPr>
        <w:spacing w:before="0"/>
        <w:ind w:left="566"/>
      </w:pPr>
      <w:r>
        <w:t>Learning rate : 0.01</w:t>
      </w:r>
    </w:p>
    <w:p w:rsidR="00E2718F" w:rsidRDefault="00C14F11">
      <w:pPr>
        <w:numPr>
          <w:ilvl w:val="0"/>
          <w:numId w:val="23"/>
        </w:numPr>
        <w:spacing w:before="0"/>
        <w:ind w:left="566"/>
      </w:pPr>
      <w:r>
        <w:t>Batch size : 2</w:t>
      </w:r>
    </w:p>
    <w:p w:rsidR="00E2718F" w:rsidRDefault="00C14F11">
      <w:pPr>
        <w:numPr>
          <w:ilvl w:val="0"/>
          <w:numId w:val="23"/>
        </w:numPr>
        <w:spacing w:before="0"/>
        <w:ind w:left="566"/>
      </w:pPr>
      <w:r>
        <w:t>Banyak neuron hidden layer 1 : 24</w:t>
      </w:r>
    </w:p>
    <w:p w:rsidR="00E2718F" w:rsidRDefault="00C14F11">
      <w:pPr>
        <w:numPr>
          <w:ilvl w:val="0"/>
          <w:numId w:val="23"/>
        </w:numPr>
        <w:spacing w:before="0"/>
        <w:ind w:left="566"/>
      </w:pPr>
      <w:r>
        <w:t>Banyak neuron hidden layer 2 : 32</w:t>
      </w:r>
    </w:p>
    <w:p w:rsidR="00E2718F" w:rsidRDefault="00C14F11">
      <w:pPr>
        <w:numPr>
          <w:ilvl w:val="0"/>
          <w:numId w:val="23"/>
        </w:numPr>
        <w:spacing w:before="0"/>
        <w:ind w:left="566"/>
      </w:pPr>
      <w:r>
        <w:t>Fungsi aktivasi hidden layer 1 : Linear</w:t>
      </w:r>
    </w:p>
    <w:p w:rsidR="00E2718F" w:rsidRDefault="00C14F11">
      <w:pPr>
        <w:numPr>
          <w:ilvl w:val="0"/>
          <w:numId w:val="23"/>
        </w:numPr>
        <w:spacing w:before="0"/>
        <w:ind w:left="566"/>
      </w:pPr>
      <w:r>
        <w:lastRenderedPageBreak/>
        <w:t>Fungsi aktivasi hidden layer 2 : Sigmoid</w:t>
      </w:r>
    </w:p>
    <w:p w:rsidR="00E2718F" w:rsidRDefault="00C14F11">
      <w:pPr>
        <w:spacing w:before="0"/>
      </w:pPr>
      <w:r>
        <w:t xml:space="preserve">Untuk nilai epoch yang diuji pada pelaksanaan training data adalah 50, 100, 250, 500, dan 1000. </w:t>
      </w:r>
    </w:p>
    <w:p w:rsidR="00E2718F" w:rsidRDefault="00C14F11">
      <w:pPr>
        <w:spacing w:before="200"/>
      </w:pPr>
      <w:r>
        <w:t>Pada pemodelan, peneliti juga melakukan pembagian data menjadi data train dan data set dengan menggunakan teknik k-fold. Dalam penentuan nilai k, peneliti membuat pengamatan pada beberapa nilai k. Nilai k yang digunakan pada pemodelan ini adalah nilai 2 sampai 10. Dari beberapa nilai k yang akan dicoba, peneliti akan mengamati nilai k yang akan menghasilkan nilai akurasi terbaik.</w:t>
      </w:r>
    </w:p>
    <w:p w:rsidR="00E2718F" w:rsidRDefault="00C14F11">
      <w:pPr>
        <w:spacing w:before="0" w:after="200"/>
      </w:pPr>
      <w:r>
        <w:t xml:space="preserve">Setelah dilakukan pendefinisian nilai hyperparameter dan nilai k, selanjutnya peneliti melakukan pemodelan dengan melakukan percobaan pada beberapa nilai epoch dan nilai k yang digunakan pada saat pembentukan model. Berdasarkan data hasil percobaan pada </w:t>
      </w:r>
      <w:hyperlink w:anchor="_B.1._Hasil_Implementasi" w:history="1">
        <w:r w:rsidR="0018725F" w:rsidRPr="0018725F">
          <w:rPr>
            <w:rStyle w:val="Hyperlink"/>
            <w:b/>
            <w:color w:val="auto"/>
            <w:u w:val="none"/>
          </w:rPr>
          <w:t>lampiran hasil implementasi artificial neural network</w:t>
        </w:r>
      </w:hyperlink>
      <w:r w:rsidR="0018725F">
        <w:t xml:space="preserve"> </w:t>
      </w:r>
      <w:r>
        <w:t>yang telah dilakukan pada model didapatkan hasil bahwa model dengan nilai RMSE</w:t>
      </w:r>
      <w:r>
        <w:rPr>
          <w:i/>
        </w:rPr>
        <w:t xml:space="preserve"> </w:t>
      </w:r>
      <w:r>
        <w:t xml:space="preserve">terendah terdapat pada percobaan dengan nilai k = 8 dan </w:t>
      </w:r>
      <w:r>
        <w:rPr>
          <w:i/>
        </w:rPr>
        <w:t xml:space="preserve">epoch </w:t>
      </w:r>
      <w:r>
        <w:t>= 250. Pada hasil training data dengan nilai k dan nilai epoch tersebut didapatkan hasil RMSE sebesar 0.6785 dan nilai akurasi sebesar 48.10%.</w:t>
      </w:r>
    </w:p>
    <w:p w:rsidR="00E2718F" w:rsidRDefault="00C14F11" w:rsidP="0018725F">
      <w:pPr>
        <w:pStyle w:val="Heading2"/>
        <w:numPr>
          <w:ilvl w:val="0"/>
          <w:numId w:val="0"/>
        </w:numPr>
      </w:pPr>
      <w:bookmarkStart w:id="148" w:name="_heading=h.okrz0p70tt2q" w:colFirst="0" w:colLast="0"/>
      <w:bookmarkStart w:id="149" w:name="_Toc136383828"/>
      <w:bookmarkEnd w:id="148"/>
      <w:r>
        <w:t>6.3. Pembahasan Hasil Evaluasi Model</w:t>
      </w:r>
      <w:bookmarkEnd w:id="149"/>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lastRenderedPageBreak/>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lastRenderedPageBreak/>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w:t>
            </w:r>
            <w:r>
              <w:rPr>
                <w:rFonts w:ascii="Courier New" w:eastAsia="Courier New" w:hAnsi="Courier New" w:cs="Courier New"/>
                <w:sz w:val="21"/>
                <w:szCs w:val="21"/>
              </w:rPr>
              <w:lastRenderedPageBreak/>
              <w:t>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Toc136383838"/>
      <w:bookmarkEnd w:id="171"/>
      <w:r>
        <w:lastRenderedPageBreak/>
        <w:t>Source Code 5.  Pemodelan Algoritma SVR</w:t>
      </w:r>
      <w:bookmarkEnd w:id="17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Lampiran B Hasil Implementasi Algoritma</w:t>
      </w:r>
      <w:bookmarkEnd w:id="176"/>
    </w:p>
    <w:p w:rsidR="00E2718F" w:rsidRDefault="00C14F11"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2C5386" wp14:editId="358D23F7">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0"/>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2A99E2A" wp14:editId="40256628">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1"/>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CCEF83" wp14:editId="520D6368">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2"/>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B7F7F" wp14:editId="5C47087F">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3"/>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C1DD66A" wp14:editId="0FB77807">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4"/>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845E04" wp14:editId="4D177F24">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5"/>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75710E" wp14:editId="497EEBEB">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2D7B4D" wp14:editId="5CE00626">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7"/>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58BD18" wp14:editId="7C5AFAA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8"/>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4F2765" wp14:editId="7CA72D39">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9"/>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7ED440" wp14:editId="00A16E80">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0"/>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18D068" wp14:editId="6F00108D">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1"/>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087F6AB" wp14:editId="2B0EEB4B">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2"/>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6568BF" wp14:editId="2B7052B0">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3"/>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20E19D" wp14:editId="7B7BF5EF">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4"/>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6D0FA" wp14:editId="7DDBEA19">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5"/>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B0B4C5" wp14:editId="2E13D4C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6"/>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D72086" wp14:editId="5D079808">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7"/>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606591" wp14:editId="18252C6B">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8"/>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25B5F2" wp14:editId="72C20424">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9"/>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25C341" wp14:editId="7BC056EC">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0"/>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3926C" wp14:editId="7BA5084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1"/>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3BA433" wp14:editId="5C16FDAF">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2"/>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0F1583" wp14:editId="52B934DB">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3"/>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2D8F8D" wp14:editId="3CE8CD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4"/>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1F45BE" wp14:editId="2CC35900">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5"/>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19B5" wp14:editId="18F92440">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6"/>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F06984" wp14:editId="2A0CC49F">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7"/>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DFCF2B" wp14:editId="131B826F">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8"/>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679FB0" wp14:editId="1F65E1B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9"/>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2917EA7" wp14:editId="42B49D97">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0"/>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0E8A4A" wp14:editId="16DC09F5">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76C403" wp14:editId="714A6FEB">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2"/>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B4797D" wp14:editId="59A598A2">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3"/>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DD7217" wp14:editId="0A6EC422">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4"/>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66715C8" wp14:editId="4BBB73CB">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5"/>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56204A" wp14:editId="1021A628">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6"/>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EFF5F7" wp14:editId="11BBEFBB">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7"/>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E89B18" wp14:editId="0392D079">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8"/>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546309" wp14:editId="6A682922">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9"/>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FEE787" wp14:editId="2604E84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0"/>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4FDB83" wp14:editId="03A503C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1"/>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8E1B24" wp14:editId="22B422F9">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2"/>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AE7DB3" wp14:editId="081934A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3"/>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062251" wp14:editId="685F5EF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4"/>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CBB00E" wp14:editId="7A2DE000">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5"/>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F754D0" wp14:editId="477D904B">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6"/>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157A31" wp14:editId="4DFD87AF">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7"/>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4B3545" wp14:editId="6A4752BC">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8"/>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3DD8C1" wp14:editId="58B13183">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9"/>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C560C8" wp14:editId="4F1EAB9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90"/>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A0FB4" wp14:editId="252967A6">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1"/>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7A1D6D" wp14:editId="27C7BB70">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2"/>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6E6D30" wp14:editId="0B5F9871">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3"/>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67DDE5" wp14:editId="44B898E5">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4"/>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CE6906" wp14:editId="219FF13C">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5"/>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F64D90" wp14:editId="770A3AB7">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6"/>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7B8187" wp14:editId="43250C6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7"/>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59CEFD" wp14:editId="3366BE9D">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8"/>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AB6CDF" wp14:editId="567C66B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9"/>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7CCA00" wp14:editId="375E4E33">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0"/>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AB918" wp14:editId="42CB9AE5">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1"/>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02207B" wp14:editId="24A4C7A2">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2"/>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B4720" wp14:editId="5A347615">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3"/>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2ED34" wp14:editId="6A72BB1B">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4"/>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80E522" wp14:editId="41E31986">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5"/>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71128" wp14:editId="6739FF73">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6"/>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09C967" wp14:editId="0D803A1B">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7"/>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41CE71" wp14:editId="7699741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8"/>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080C58" wp14:editId="67CE7265">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9"/>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77237" wp14:editId="16B5ACE8">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0"/>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6FCBF" wp14:editId="510B1BA1">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2FCD13" wp14:editId="6EDB26B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2"/>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69525C" wp14:editId="2B897475">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3"/>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456898" wp14:editId="28CA82FC">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4"/>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FC95F" wp14:editId="04AD3AD3">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5"/>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66721" wp14:editId="649F127C">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6"/>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951369" wp14:editId="0316805C">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7"/>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46FB67" wp14:editId="6B2757D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8"/>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60BCA6" wp14:editId="1D321056">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9"/>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A97987" wp14:editId="14A7F20F">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20"/>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FDDDE7" wp14:editId="6B36A016">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1"/>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85C89" wp14:editId="3AF2C704">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2"/>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C9B6BA" wp14:editId="6B73C1FA">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3"/>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E58DCE" wp14:editId="4B7DE696">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4"/>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03DEA9" wp14:editId="0781CEE4">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5"/>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EABDF9" wp14:editId="5D86B553">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6"/>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E71004" wp14:editId="225E1B48">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7"/>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496AFB" wp14:editId="0E99E026">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8"/>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8D7CA" wp14:editId="5FBB2CE2">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9"/>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0" w:name="_heading=h.25b0stm4fxd8" w:colFirst="0" w:colLast="0"/>
      <w:bookmarkEnd w:id="180"/>
    </w:p>
    <w:p w:rsidR="00E2718F" w:rsidRDefault="00C14F11" w:rsidP="0018725F">
      <w:pPr>
        <w:pStyle w:val="Heading3"/>
        <w:numPr>
          <w:ilvl w:val="0"/>
          <w:numId w:val="0"/>
        </w:numPr>
      </w:pPr>
      <w:bookmarkStart w:id="181" w:name="_heading=h.y9c340vu0d8q" w:colFirst="0" w:colLast="0"/>
      <w:bookmarkStart w:id="182" w:name="_Toc136383841"/>
      <w:bookmarkEnd w:id="181"/>
      <w:r>
        <w:lastRenderedPageBreak/>
        <w:t>B.2. Hasil Implementasi Support Vector Regression</w:t>
      </w:r>
      <w:bookmarkEnd w:id="182"/>
    </w:p>
    <w:p w:rsidR="0018725F" w:rsidRDefault="0018725F" w:rsidP="00FA2C51">
      <w:pPr>
        <w:jc w:val="center"/>
      </w:pPr>
      <w:r w:rsidRPr="0018725F">
        <w:rPr>
          <w:noProof/>
          <w:lang w:val="en-US"/>
        </w:rPr>
        <w:drawing>
          <wp:inline distT="0" distB="0" distL="0" distR="0" wp14:anchorId="2AB5C567" wp14:editId="1A62B818">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583D229F" wp14:editId="3C66068D">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3" w:name="_heading=h.y009tij06puf" w:colFirst="0" w:colLast="0"/>
      <w:bookmarkEnd w:id="183"/>
    </w:p>
    <w:p w:rsidR="00E2718F" w:rsidRDefault="00C14F11" w:rsidP="0018725F">
      <w:pPr>
        <w:pStyle w:val="Heading2"/>
        <w:numPr>
          <w:ilvl w:val="0"/>
          <w:numId w:val="0"/>
        </w:numPr>
        <w:jc w:val="both"/>
      </w:pPr>
      <w:bookmarkStart w:id="184" w:name="_Toc136383842"/>
      <w:r>
        <w:lastRenderedPageBreak/>
        <w:t>Lampiran C Aplikasi Web Sistem Prediksi Del Predict</w:t>
      </w:r>
      <w:bookmarkEnd w:id="184"/>
      <w:r>
        <w:t xml:space="preserve"> </w:t>
      </w:r>
    </w:p>
    <w:p w:rsidR="00E2718F" w:rsidRDefault="00E2718F" w:rsidP="0018725F">
      <w:bookmarkStart w:id="185" w:name="_heading=h.tw6f5ikwsaap" w:colFirst="0" w:colLast="0"/>
      <w:bookmarkStart w:id="186" w:name="_heading=h.44te5zki9i4a" w:colFirst="0" w:colLast="0"/>
      <w:bookmarkEnd w:id="185"/>
      <w:bookmarkEnd w:id="186"/>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7" w:name="_Toc136383843"/>
      <w:r>
        <w:lastRenderedPageBreak/>
        <w:t>DAFTAR REFERENSI</w:t>
      </w:r>
      <w:bookmarkEnd w:id="187"/>
    </w:p>
    <w:p w:rsidR="006D6BCC" w:rsidRPr="006D6BCC" w:rsidRDefault="0018725F" w:rsidP="006D6BCC">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D6BCC" w:rsidRPr="006D6BCC">
        <w:rPr>
          <w:noProof/>
          <w:sz w:val="22"/>
          <w:szCs w:val="24"/>
        </w:rPr>
        <w:t xml:space="preserve">Andreas, F., Mikhael, &amp; Enri, U. (2022). </w:t>
      </w:r>
      <w:r w:rsidR="006D6BCC" w:rsidRPr="006D6BCC">
        <w:rPr>
          <w:i/>
          <w:iCs/>
          <w:noProof/>
          <w:sz w:val="22"/>
          <w:szCs w:val="24"/>
        </w:rPr>
        <w:t>Perbandingan Algoritma Backpropagation Neural Network dan Long Short-Term Memory dalam Prediksi Harga Bitcoin</w:t>
      </w:r>
      <w:r w:rsidR="006D6BCC" w:rsidRPr="006D6BCC">
        <w:rPr>
          <w:noProof/>
          <w:sz w:val="22"/>
          <w:szCs w:val="24"/>
        </w:rPr>
        <w:t xml:space="preserve">. </w:t>
      </w:r>
      <w:r w:rsidR="006D6BCC" w:rsidRPr="006D6BCC">
        <w:rPr>
          <w:i/>
          <w:iCs/>
          <w:noProof/>
          <w:sz w:val="22"/>
          <w:szCs w:val="24"/>
        </w:rPr>
        <w:t>8</w:t>
      </w:r>
      <w:r w:rsidR="006D6BCC" w:rsidRPr="006D6BCC">
        <w:rPr>
          <w:noProof/>
          <w:sz w:val="22"/>
          <w:szCs w:val="24"/>
        </w:rPr>
        <w:t>(12), 547–55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Andriyani, W. (2021). </w:t>
      </w:r>
      <w:r w:rsidRPr="006D6BCC">
        <w:rPr>
          <w:i/>
          <w:iCs/>
          <w:noProof/>
          <w:sz w:val="22"/>
          <w:szCs w:val="24"/>
        </w:rPr>
        <w:t>Apa perbedaan Root Mean Square Error (RMSE) dan Standard Deviation? Bagaimana cara penggunaannya?</w:t>
      </w:r>
      <w:r w:rsidRPr="006D6BCC">
        <w:rPr>
          <w:noProof/>
          <w:sz w:val="22"/>
          <w:szCs w:val="24"/>
        </w:rPr>
        <w:t xml:space="preserve"> Quora. https://id.quora.com/Apa-perbedaan-Root-Mean-Square-Error-RMSE-dan-Standard-Deviation-Bagaimana-cara-penggunaannya#:~:text=RMSE digunakan untuk mengukur tingkat,nilai Profit berdasarkan nilai Sales.</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Barus, T. E., &amp; Simamora, N. S. P. (2020). Analisis Persebaran Pendaftar di Institut Teknologi Del Berdasarkan Asal Wilayah. </w:t>
      </w:r>
      <w:r w:rsidRPr="006D6BCC">
        <w:rPr>
          <w:i/>
          <w:iCs/>
          <w:noProof/>
          <w:sz w:val="22"/>
          <w:szCs w:val="24"/>
        </w:rPr>
        <w:t>Prosiding Industrial Research …</w:t>
      </w:r>
      <w:r w:rsidRPr="006D6BCC">
        <w:rPr>
          <w:noProof/>
          <w:sz w:val="22"/>
          <w:szCs w:val="24"/>
        </w:rPr>
        <w:t>, 26–27. https://jurnal.polban.ac.id/proceeding/article/view/219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Ishukatiyar. (2023). </w:t>
      </w:r>
      <w:r w:rsidRPr="006D6BCC">
        <w:rPr>
          <w:i/>
          <w:iCs/>
          <w:noProof/>
          <w:sz w:val="22"/>
          <w:szCs w:val="24"/>
        </w:rPr>
        <w:t>Backpropagation in Data Mining</w:t>
      </w:r>
      <w:r w:rsidRPr="006D6BCC">
        <w:rPr>
          <w:noProof/>
          <w:sz w:val="22"/>
          <w:szCs w:val="24"/>
        </w:rPr>
        <w:t>. GeeksForGeeks. https://www.geeksforgeeks.org/backpropagation-in-data-mining</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Itdel. (2022). </w:t>
      </w:r>
      <w:r w:rsidRPr="006D6BCC">
        <w:rPr>
          <w:i/>
          <w:iCs/>
          <w:noProof/>
          <w:sz w:val="22"/>
          <w:szCs w:val="24"/>
        </w:rPr>
        <w:t>Pendaftaran Mahasiswa Baru IT Del</w:t>
      </w:r>
      <w:r w:rsidRPr="006D6BCC">
        <w:rPr>
          <w:noProof/>
          <w:sz w:val="22"/>
          <w:szCs w:val="24"/>
        </w:rPr>
        <w:t>. http://spmb.del.ac.id/</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Jabbar, H. W. (2022). </w:t>
      </w:r>
      <w:r w:rsidRPr="006D6BCC">
        <w:rPr>
          <w:i/>
          <w:iCs/>
          <w:noProof/>
          <w:sz w:val="22"/>
          <w:szCs w:val="24"/>
        </w:rPr>
        <w:t>Penerapan Metode Backpropagation Pada Data Klasifikasi Kualitas Air</w:t>
      </w:r>
      <w:r w:rsidRPr="006D6BCC">
        <w:rPr>
          <w:noProof/>
          <w:sz w:val="22"/>
          <w:szCs w:val="24"/>
        </w:rPr>
        <w:t>. RPubs by RStudio. https://rpubs.com/Husein_Wisnu/PenerapanBackpropagation</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Khoirudin, K., Nurdiyah, D., &amp; Wakhidah, N. (2019). Prediksi Penerimaan Mahasiswa Baru Dengan Multi Layer Perceptron. </w:t>
      </w:r>
      <w:r w:rsidRPr="006D6BCC">
        <w:rPr>
          <w:i/>
          <w:iCs/>
          <w:noProof/>
          <w:sz w:val="22"/>
          <w:szCs w:val="24"/>
        </w:rPr>
        <w:t>Jurnal Pengembangan Rekayasa Dan Teknologi</w:t>
      </w:r>
      <w:r w:rsidRPr="006D6BCC">
        <w:rPr>
          <w:noProof/>
          <w:sz w:val="22"/>
          <w:szCs w:val="24"/>
        </w:rPr>
        <w:t xml:space="preserve">, </w:t>
      </w:r>
      <w:r w:rsidRPr="006D6BCC">
        <w:rPr>
          <w:i/>
          <w:iCs/>
          <w:noProof/>
          <w:sz w:val="22"/>
          <w:szCs w:val="24"/>
        </w:rPr>
        <w:t>14</w:t>
      </w:r>
      <w:r w:rsidRPr="006D6BCC">
        <w:rPr>
          <w:noProof/>
          <w:sz w:val="22"/>
          <w:szCs w:val="24"/>
        </w:rPr>
        <w:t>(1), 1. https://doi.org/10.26623/jprt.v14i1.121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Lembong, R. I. (2022). MACHINE LEARNING MENGGUNAKAN PERBANDINGAN DUA ALGORITMA ANTARA SUPPORT VECTOR REGRESSION DAN DECISION TREE UNTUK MEMPREDIKSI HARGA SAHAM AGRO. In </w:t>
      </w:r>
      <w:r w:rsidRPr="006D6BCC">
        <w:rPr>
          <w:i/>
          <w:iCs/>
          <w:noProof/>
          <w:sz w:val="22"/>
          <w:szCs w:val="24"/>
        </w:rPr>
        <w:t>upj.ac.id</w:t>
      </w:r>
      <w:r w:rsidRPr="006D6BCC">
        <w:rPr>
          <w:noProof/>
          <w:sz w:val="22"/>
          <w:szCs w:val="24"/>
        </w:rPr>
        <w:t xml:space="preserve"> (Vol. 33, Issue 1).</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Maryana, T., Kusrini, K., &amp; Fatta, H. Al. (2019). Analisis Perbandingan Predisksi Obat Dengan Menggunakan Metode Abc Analisys Dan Svr Pada Aplikasi “Morbis.” </w:t>
      </w:r>
      <w:r w:rsidRPr="006D6BCC">
        <w:rPr>
          <w:i/>
          <w:iCs/>
          <w:noProof/>
          <w:sz w:val="22"/>
          <w:szCs w:val="24"/>
        </w:rPr>
        <w:t>Jurnal Teknologi Informasi</w:t>
      </w:r>
      <w:r w:rsidRPr="006D6BCC">
        <w:rPr>
          <w:noProof/>
          <w:sz w:val="22"/>
          <w:szCs w:val="24"/>
        </w:rPr>
        <w:t xml:space="preserve">, </w:t>
      </w:r>
      <w:r w:rsidRPr="006D6BCC">
        <w:rPr>
          <w:i/>
          <w:iCs/>
          <w:noProof/>
          <w:sz w:val="22"/>
          <w:szCs w:val="24"/>
        </w:rPr>
        <w:t>3</w:t>
      </w:r>
      <w:r w:rsidRPr="006D6BCC">
        <w:rPr>
          <w:noProof/>
          <w:sz w:val="22"/>
          <w:szCs w:val="24"/>
        </w:rPr>
        <w:t>(2), 174. https://doi.org/10.36294/jurti.v3i2.1016</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lastRenderedPageBreak/>
        <w:t xml:space="preserve">Maulani, H. (2019). </w:t>
      </w:r>
      <w:r w:rsidRPr="006D6BCC">
        <w:rPr>
          <w:i/>
          <w:iCs/>
          <w:noProof/>
          <w:sz w:val="22"/>
          <w:szCs w:val="24"/>
        </w:rPr>
        <w:t>Perbandingan Peramalan Jumlah Penumpang Bus DAMRI menggunakan Metode Artificial Neural Network (ANN) dengan Support Vector Regression</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Muhadzdzab, H., Asfi, M., &amp; Putri, T. E. (2020). Sistem Prediksi untuk Menentukan Jumlah Pendaftaran Mahasiswa Baru pada Unversitas Catur Insan Cendekia Menggunakan Metode Least Square. </w:t>
      </w:r>
      <w:r w:rsidRPr="006D6BCC">
        <w:rPr>
          <w:i/>
          <w:iCs/>
          <w:noProof/>
          <w:sz w:val="22"/>
          <w:szCs w:val="24"/>
        </w:rPr>
        <w:t>Jurnal Informatika Universitas Pamulang</w:t>
      </w:r>
      <w:r w:rsidRPr="006D6BCC">
        <w:rPr>
          <w:noProof/>
          <w:sz w:val="22"/>
          <w:szCs w:val="24"/>
        </w:rPr>
        <w:t xml:space="preserve">, </w:t>
      </w:r>
      <w:r w:rsidRPr="006D6BCC">
        <w:rPr>
          <w:i/>
          <w:iCs/>
          <w:noProof/>
          <w:sz w:val="22"/>
          <w:szCs w:val="24"/>
        </w:rPr>
        <w:t>5</w:t>
      </w:r>
      <w:r w:rsidRPr="006D6BCC">
        <w:rPr>
          <w:noProof/>
          <w:sz w:val="22"/>
          <w:szCs w:val="24"/>
        </w:rPr>
        <w:t>(3), 350. https://doi.org/10.32493/informatika.v5i3.659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fi’iyah, N. (2016). Perbandingan Regresi Linear , Backpropagation Dan Fuzzy Mamdani Dalam Prediksi Harga Emas. </w:t>
      </w:r>
      <w:r w:rsidRPr="006D6BCC">
        <w:rPr>
          <w:i/>
          <w:iCs/>
          <w:noProof/>
          <w:sz w:val="22"/>
          <w:szCs w:val="24"/>
        </w:rPr>
        <w:t>Seminar Nasional Inovasi Dan Aplikasi Teknologi Di Industri</w:t>
      </w:r>
      <w:r w:rsidRPr="006D6BCC">
        <w:rPr>
          <w:noProof/>
          <w:sz w:val="22"/>
          <w:szCs w:val="24"/>
        </w:rPr>
        <w:t>, 291–296.</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inggolan, K. S., &amp; Lumbanraja, B. (2018). </w:t>
      </w:r>
      <w:r w:rsidRPr="006D6BCC">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Nasution, D. A., Khotimah, H. H., &amp; Chamidah, N. (2019). Perbandingan Normalisasi Data untuk Klasifikasi Wine Menggunakan Algoritma K-NN. </w:t>
      </w:r>
      <w:r w:rsidRPr="006D6BCC">
        <w:rPr>
          <w:i/>
          <w:iCs/>
          <w:noProof/>
          <w:sz w:val="22"/>
          <w:szCs w:val="24"/>
        </w:rPr>
        <w:t>Computer Engineering, Science and System Journal</w:t>
      </w:r>
      <w:r w:rsidRPr="006D6BCC">
        <w:rPr>
          <w:noProof/>
          <w:sz w:val="22"/>
          <w:szCs w:val="24"/>
        </w:rPr>
        <w:t xml:space="preserve">, </w:t>
      </w:r>
      <w:r w:rsidRPr="006D6BCC">
        <w:rPr>
          <w:i/>
          <w:iCs/>
          <w:noProof/>
          <w:sz w:val="22"/>
          <w:szCs w:val="24"/>
        </w:rPr>
        <w:t>4</w:t>
      </w:r>
      <w:r w:rsidRPr="006D6BCC">
        <w:rPr>
          <w:noProof/>
          <w:sz w:val="22"/>
          <w:szCs w:val="24"/>
        </w:rPr>
        <w:t>(1), 78. https://doi.org/10.24114/cess.v4i1.11458</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Primartha, R. (2018). </w:t>
      </w:r>
      <w:r w:rsidRPr="006D6BCC">
        <w:rPr>
          <w:i/>
          <w:iCs/>
          <w:noProof/>
          <w:sz w:val="22"/>
          <w:szCs w:val="24"/>
        </w:rPr>
        <w:t>Belajar Machine Learning Teori dan Praktik</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Putra, H., &amp; Ulfa Walmi, N. (2020). Penerapan Prediksi Produksi Padi Menggunakan Artificial Neural Network Algoritma Backpropagation. </w:t>
      </w:r>
      <w:r w:rsidRPr="006D6BCC">
        <w:rPr>
          <w:i/>
          <w:iCs/>
          <w:noProof/>
          <w:sz w:val="22"/>
          <w:szCs w:val="24"/>
        </w:rPr>
        <w:t>Jurnal Nasional Teknologi Dan Sistem Informasi</w:t>
      </w:r>
      <w:r w:rsidRPr="006D6BCC">
        <w:rPr>
          <w:noProof/>
          <w:sz w:val="22"/>
          <w:szCs w:val="24"/>
        </w:rPr>
        <w:t xml:space="preserve">, </w:t>
      </w:r>
      <w:r w:rsidRPr="006D6BCC">
        <w:rPr>
          <w:i/>
          <w:iCs/>
          <w:noProof/>
          <w:sz w:val="22"/>
          <w:szCs w:val="24"/>
        </w:rPr>
        <w:t>6</w:t>
      </w:r>
      <w:r w:rsidRPr="006D6BCC">
        <w:rPr>
          <w:noProof/>
          <w:sz w:val="22"/>
          <w:szCs w:val="24"/>
        </w:rPr>
        <w:t>(2), 100–107. https://doi.org/10.25077/teknosi.v6i2.2020.100-107</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Rais, Z. (2022). Analisis Support Vector Regression (Svr) Dengan Kernel Radial Basis Function (Rbf) Untuk Memprediksi Laju Inflasi Di Indonesia. </w:t>
      </w:r>
      <w:r w:rsidRPr="006D6BCC">
        <w:rPr>
          <w:i/>
          <w:iCs/>
          <w:noProof/>
          <w:sz w:val="22"/>
          <w:szCs w:val="24"/>
        </w:rPr>
        <w:t>VARIANSI: Journal of Statistics and Its Application on Teaching and Research</w:t>
      </w:r>
      <w:r w:rsidRPr="006D6BCC">
        <w:rPr>
          <w:noProof/>
          <w:sz w:val="22"/>
          <w:szCs w:val="24"/>
        </w:rPr>
        <w:t xml:space="preserve">, </w:t>
      </w:r>
      <w:r w:rsidRPr="006D6BCC">
        <w:rPr>
          <w:i/>
          <w:iCs/>
          <w:noProof/>
          <w:sz w:val="22"/>
          <w:szCs w:val="24"/>
        </w:rPr>
        <w:t>4</w:t>
      </w:r>
      <w:r w:rsidRPr="006D6BCC">
        <w:rPr>
          <w:noProof/>
          <w:sz w:val="22"/>
          <w:szCs w:val="24"/>
        </w:rPr>
        <w:t>(1), 30–38. https://doi.org/10.35580/variansiunm1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Ridwan, D. I., Setianingsih, C., &amp; Murti, M. A. (2021). </w:t>
      </w:r>
      <w:r w:rsidRPr="006D6BCC">
        <w:rPr>
          <w:i/>
          <w:iCs/>
          <w:noProof/>
          <w:sz w:val="22"/>
          <w:szCs w:val="24"/>
        </w:rPr>
        <w:t xml:space="preserve">Prediksi Penggunaan Energi </w:t>
      </w:r>
      <w:r w:rsidRPr="006D6BCC">
        <w:rPr>
          <w:i/>
          <w:iCs/>
          <w:noProof/>
          <w:sz w:val="22"/>
          <w:szCs w:val="24"/>
        </w:rPr>
        <w:lastRenderedPageBreak/>
        <w:t>Listrik Support Vector Regression Prediction of Electricity Using Support Vector Regression Method</w:t>
      </w:r>
      <w:r w:rsidRPr="006D6BCC">
        <w:rPr>
          <w:noProof/>
          <w:sz w:val="22"/>
          <w:szCs w:val="24"/>
        </w:rPr>
        <w:t xml:space="preserve">. </w:t>
      </w:r>
      <w:r w:rsidRPr="006D6BCC">
        <w:rPr>
          <w:i/>
          <w:iCs/>
          <w:noProof/>
          <w:sz w:val="22"/>
          <w:szCs w:val="24"/>
        </w:rPr>
        <w:t>8</w:t>
      </w:r>
      <w:r w:rsidRPr="006D6BCC">
        <w:rPr>
          <w:noProof/>
          <w:sz w:val="22"/>
          <w:szCs w:val="24"/>
        </w:rPr>
        <w:t>(6), 12135–12144.</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adah, S., Z, F. Z., &amp; Z, H. H. (2021). Support Vector Regression (SVR) Dalam Memprediksi Harga Minyak Kelapa Sawit di Indonesia dan Nilai Tukar Mata Uang EUR/USD. </w:t>
      </w:r>
      <w:r w:rsidRPr="006D6BCC">
        <w:rPr>
          <w:i/>
          <w:iCs/>
          <w:noProof/>
          <w:sz w:val="22"/>
          <w:szCs w:val="24"/>
        </w:rPr>
        <w:t>Journal of Computer Science and Informatics Engineering (J-Cosine)</w:t>
      </w:r>
      <w:r w:rsidRPr="006D6BCC">
        <w:rPr>
          <w:noProof/>
          <w:sz w:val="22"/>
          <w:szCs w:val="24"/>
        </w:rPr>
        <w:t xml:space="preserve">, </w:t>
      </w:r>
      <w:r w:rsidRPr="006D6BCC">
        <w:rPr>
          <w:i/>
          <w:iCs/>
          <w:noProof/>
          <w:sz w:val="22"/>
          <w:szCs w:val="24"/>
        </w:rPr>
        <w:t>5</w:t>
      </w:r>
      <w:r w:rsidRPr="006D6BCC">
        <w:rPr>
          <w:noProof/>
          <w:sz w:val="22"/>
          <w:szCs w:val="24"/>
        </w:rPr>
        <w:t>(1), 85–92. https://doi.org/10.29303/jcosine.v5i1.403</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msudiney. (2019). </w:t>
      </w:r>
      <w:r w:rsidRPr="006D6BCC">
        <w:rPr>
          <w:i/>
          <w:iCs/>
          <w:noProof/>
          <w:sz w:val="22"/>
          <w:szCs w:val="24"/>
        </w:rPr>
        <w:t>Penjelasan Sederhana tentang Apa Itu SVM?</w:t>
      </w:r>
      <w:r w:rsidRPr="006D6BCC">
        <w:rPr>
          <w:noProof/>
          <w:sz w:val="22"/>
          <w:szCs w:val="24"/>
        </w:rPr>
        <w:t xml:space="preserve"> Medium. https://medium.com/@samsudiney/penjelasan-sederhana-tentang-apa-itu-svm-149fec72bd0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ntoso, H., &amp; Putri, R. A. (2023). </w:t>
      </w:r>
      <w:r w:rsidRPr="006D6BCC">
        <w:rPr>
          <w:i/>
          <w:iCs/>
          <w:noProof/>
          <w:sz w:val="22"/>
          <w:szCs w:val="24"/>
        </w:rPr>
        <w:t>Deteksi Komentar Cyberbullying pada Media Sosial Instagram Menggunakan Algoritma Random Forest Cyberbullying Comment Detection on Instagram Social Media Using Random Forest Algorithm</w:t>
      </w:r>
      <w:r w:rsidRPr="006D6BCC">
        <w:rPr>
          <w:noProof/>
          <w:sz w:val="22"/>
          <w:szCs w:val="24"/>
        </w:rPr>
        <w:t xml:space="preserve">. </w:t>
      </w:r>
      <w:r w:rsidRPr="006D6BCC">
        <w:rPr>
          <w:i/>
          <w:iCs/>
          <w:noProof/>
          <w:sz w:val="22"/>
          <w:szCs w:val="24"/>
        </w:rPr>
        <w:t>13</w:t>
      </w:r>
      <w:r w:rsidRPr="006D6BCC">
        <w:rPr>
          <w:noProof/>
          <w:sz w:val="22"/>
          <w:szCs w:val="24"/>
        </w:rPr>
        <w:t>(April), 62–7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aputra, G. H., Wigena, A. H., &amp; Sartono, B. (2019). Penggunaan Support Vector Regression Dalam Pemodelan Indeks Saham Syariah Indonesia Dengan Algoritme Grid Search. </w:t>
      </w:r>
      <w:r w:rsidRPr="006D6BCC">
        <w:rPr>
          <w:i/>
          <w:iCs/>
          <w:noProof/>
          <w:sz w:val="22"/>
          <w:szCs w:val="24"/>
        </w:rPr>
        <w:t>Indonesian Journal of Statistics and Its Applications</w:t>
      </w:r>
      <w:r w:rsidRPr="006D6BCC">
        <w:rPr>
          <w:noProof/>
          <w:sz w:val="22"/>
          <w:szCs w:val="24"/>
        </w:rPr>
        <w:t xml:space="preserve">, </w:t>
      </w:r>
      <w:r w:rsidRPr="006D6BCC">
        <w:rPr>
          <w:i/>
          <w:iCs/>
          <w:noProof/>
          <w:sz w:val="22"/>
          <w:szCs w:val="24"/>
        </w:rPr>
        <w:t>3</w:t>
      </w:r>
      <w:r w:rsidRPr="006D6BCC">
        <w:rPr>
          <w:noProof/>
          <w:sz w:val="22"/>
          <w:szCs w:val="24"/>
        </w:rPr>
        <w:t>(2), 148–160. https://doi.org/10.29244/ijsa.v3i2.172</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D6BCC">
        <w:rPr>
          <w:i/>
          <w:iCs/>
          <w:noProof/>
          <w:sz w:val="22"/>
          <w:szCs w:val="24"/>
        </w:rPr>
        <w:t>Prosiding Seminar Nasional Ilmu Sosial Dan Teknologi (SNISTEK)</w:t>
      </w:r>
      <w:r w:rsidRPr="006D6BCC">
        <w:rPr>
          <w:noProof/>
          <w:sz w:val="22"/>
          <w:szCs w:val="24"/>
        </w:rPr>
        <w:t xml:space="preserve">, </w:t>
      </w:r>
      <w:r w:rsidRPr="006D6BCC">
        <w:rPr>
          <w:i/>
          <w:iCs/>
          <w:noProof/>
          <w:sz w:val="22"/>
          <w:szCs w:val="24"/>
        </w:rPr>
        <w:t>4</w:t>
      </w:r>
      <w:r w:rsidRPr="006D6BCC">
        <w:rPr>
          <w:noProof/>
          <w:sz w:val="22"/>
          <w:szCs w:val="24"/>
        </w:rPr>
        <w:t>, 13–18. https://ejournal.upbatam.ac.id/index.php/prosiding/article/view/5200</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itumorang, Y. S. (2022). Analisis Pengaruh Holt Winter Exponential Smoothing sebagai Metode Optimasi Pemulusan Data Pada Model Peramalan Backpropagation Neural Network. </w:t>
      </w:r>
      <w:r w:rsidRPr="006D6BCC">
        <w:rPr>
          <w:i/>
          <w:iCs/>
          <w:noProof/>
          <w:sz w:val="22"/>
          <w:szCs w:val="24"/>
        </w:rPr>
        <w:t>IT Del</w:t>
      </w:r>
      <w:r w:rsidRPr="006D6BCC">
        <w:rPr>
          <w:noProof/>
          <w:sz w:val="22"/>
          <w:szCs w:val="24"/>
        </w:rPr>
        <w:t xml:space="preserve">, </w:t>
      </w:r>
      <w:r w:rsidRPr="006D6BCC">
        <w:rPr>
          <w:i/>
          <w:iCs/>
          <w:noProof/>
          <w:sz w:val="22"/>
          <w:szCs w:val="24"/>
        </w:rPr>
        <w:t>1</w:t>
      </w:r>
      <w:r w:rsidRPr="006D6BCC">
        <w:rPr>
          <w:noProof/>
          <w:sz w:val="22"/>
          <w:szCs w:val="24"/>
        </w:rPr>
        <w:t>.</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omya, R. (2018). Perancangan Aplikasi Chatting Berbasis Web di PT. Pura Barutama Kudus menggunakan Socket.IO dan Framework Foundation. </w:t>
      </w:r>
      <w:r w:rsidRPr="006D6BCC">
        <w:rPr>
          <w:i/>
          <w:iCs/>
          <w:noProof/>
          <w:sz w:val="22"/>
          <w:szCs w:val="24"/>
        </w:rPr>
        <w:t>Khazanah Informatika : Jurnal Ilmu Komputer Dan Informatika</w:t>
      </w:r>
      <w:r w:rsidRPr="006D6BCC">
        <w:rPr>
          <w:noProof/>
          <w:sz w:val="22"/>
          <w:szCs w:val="24"/>
        </w:rPr>
        <w:t xml:space="preserve">, </w:t>
      </w:r>
      <w:r w:rsidRPr="006D6BCC">
        <w:rPr>
          <w:i/>
          <w:iCs/>
          <w:noProof/>
          <w:sz w:val="22"/>
          <w:szCs w:val="24"/>
        </w:rPr>
        <w:t>4</w:t>
      </w:r>
      <w:r w:rsidRPr="006D6BCC">
        <w:rPr>
          <w:noProof/>
          <w:sz w:val="22"/>
          <w:szCs w:val="24"/>
        </w:rPr>
        <w:t xml:space="preserve">(1), 8–15. </w:t>
      </w:r>
      <w:r w:rsidRPr="006D6BCC">
        <w:rPr>
          <w:noProof/>
          <w:sz w:val="22"/>
          <w:szCs w:val="24"/>
        </w:rPr>
        <w:lastRenderedPageBreak/>
        <w:t>https://doi.org/10.23917/khif.v4i1.5979</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ugara, B., &amp; Subekti, A. (2019). Penerapan Support Vector Machine (Svm) Pada Small Dataset Untuk Deteksi Dini Gangguan Autisme. </w:t>
      </w:r>
      <w:r w:rsidRPr="006D6BCC">
        <w:rPr>
          <w:i/>
          <w:iCs/>
          <w:noProof/>
          <w:sz w:val="22"/>
          <w:szCs w:val="24"/>
        </w:rPr>
        <w:t>Jurnal Pilar Nusa Mandiri</w:t>
      </w:r>
      <w:r w:rsidRPr="006D6BCC">
        <w:rPr>
          <w:noProof/>
          <w:sz w:val="22"/>
          <w:szCs w:val="24"/>
        </w:rPr>
        <w:t xml:space="preserve">, </w:t>
      </w:r>
      <w:r w:rsidRPr="006D6BCC">
        <w:rPr>
          <w:i/>
          <w:iCs/>
          <w:noProof/>
          <w:sz w:val="22"/>
          <w:szCs w:val="24"/>
        </w:rPr>
        <w:t>15</w:t>
      </w:r>
      <w:r w:rsidRPr="006D6BCC">
        <w:rPr>
          <w:noProof/>
          <w:sz w:val="22"/>
          <w:szCs w:val="24"/>
        </w:rPr>
        <w:t>(2), 177–182. https://doi.org/10.33480/pilar.v15i2.649</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Syahputra, M. E., Bahri, S., &amp; Rambe, M. F. (2020). Pengaruh Kepemimpinan, Disiplin dan Motivasi Terhadap Kinerja Pegawai Dinas Tarukim Labura. </w:t>
      </w:r>
      <w:r w:rsidRPr="006D6BCC">
        <w:rPr>
          <w:i/>
          <w:iCs/>
          <w:noProof/>
          <w:sz w:val="22"/>
          <w:szCs w:val="24"/>
        </w:rPr>
        <w:t>Pamator Journal</w:t>
      </w:r>
      <w:r w:rsidRPr="006D6BCC">
        <w:rPr>
          <w:noProof/>
          <w:sz w:val="22"/>
          <w:szCs w:val="24"/>
        </w:rPr>
        <w:t xml:space="preserve">, </w:t>
      </w:r>
      <w:r w:rsidRPr="006D6BCC">
        <w:rPr>
          <w:i/>
          <w:iCs/>
          <w:noProof/>
          <w:sz w:val="22"/>
          <w:szCs w:val="24"/>
        </w:rPr>
        <w:t>13</w:t>
      </w:r>
      <w:r w:rsidRPr="006D6BCC">
        <w:rPr>
          <w:noProof/>
          <w:sz w:val="22"/>
          <w:szCs w:val="24"/>
        </w:rPr>
        <w:t>(1), 110–117. https://doi.org/10.21107/pamator.v13i1.7017</w:t>
      </w:r>
    </w:p>
    <w:p w:rsidR="006D6BCC" w:rsidRPr="006D6BCC" w:rsidRDefault="006D6BCC" w:rsidP="006D6BCC">
      <w:pPr>
        <w:widowControl w:val="0"/>
        <w:autoSpaceDE w:val="0"/>
        <w:autoSpaceDN w:val="0"/>
        <w:adjustRightInd w:val="0"/>
        <w:spacing w:after="240"/>
        <w:ind w:left="480" w:hanging="480"/>
        <w:rPr>
          <w:noProof/>
          <w:sz w:val="22"/>
          <w:szCs w:val="24"/>
        </w:rPr>
      </w:pPr>
      <w:r w:rsidRPr="006D6BCC">
        <w:rPr>
          <w:noProof/>
          <w:sz w:val="22"/>
          <w:szCs w:val="24"/>
        </w:rPr>
        <w:t xml:space="preserve">Trivusi. (2022). </w:t>
      </w:r>
      <w:r w:rsidRPr="006D6BCC">
        <w:rPr>
          <w:i/>
          <w:iCs/>
          <w:noProof/>
          <w:sz w:val="22"/>
          <w:szCs w:val="24"/>
        </w:rPr>
        <w:t>Normalisasi</w:t>
      </w:r>
      <w:r w:rsidRPr="006D6BCC">
        <w:rPr>
          <w:noProof/>
          <w:sz w:val="22"/>
          <w:szCs w:val="24"/>
        </w:rPr>
        <w:t>. Trivusi. https://www.trivusi.web.id/2022/09/normalisasi-data.html</w:t>
      </w:r>
    </w:p>
    <w:p w:rsidR="006D6BCC" w:rsidRPr="006D6BCC" w:rsidRDefault="006D6BCC" w:rsidP="006D6BCC">
      <w:pPr>
        <w:widowControl w:val="0"/>
        <w:autoSpaceDE w:val="0"/>
        <w:autoSpaceDN w:val="0"/>
        <w:adjustRightInd w:val="0"/>
        <w:spacing w:after="240"/>
        <w:ind w:left="480" w:hanging="480"/>
        <w:rPr>
          <w:noProof/>
          <w:sz w:val="22"/>
        </w:rPr>
      </w:pPr>
      <w:r w:rsidRPr="006D6BCC">
        <w:rPr>
          <w:noProof/>
          <w:sz w:val="22"/>
          <w:szCs w:val="24"/>
        </w:rPr>
        <w:t xml:space="preserve">Yuniarti, D., &amp; Gunawan, B. (2021). </w:t>
      </w:r>
      <w:r w:rsidRPr="006D6BCC">
        <w:rPr>
          <w:i/>
          <w:iCs/>
          <w:noProof/>
          <w:sz w:val="22"/>
          <w:szCs w:val="24"/>
        </w:rPr>
        <w:t>PENERAPAN DATA MINING UNTUK MEMPREDIKSI JUMLAH SISWA DIKTUKPA (PENDIDIKAN PEMBENTUKAN PERWIRA) TNI AL DENGAN METODE ARTIFICIAL NEURAL NETWORK DAN ALGORITMA BACKPROPAGATION</w:t>
      </w:r>
      <w:r w:rsidRPr="006D6BCC">
        <w:rPr>
          <w:noProof/>
          <w:sz w:val="22"/>
          <w:szCs w:val="24"/>
        </w:rPr>
        <w:t xml:space="preserve">. </w:t>
      </w:r>
      <w:r w:rsidRPr="006D6BCC">
        <w:rPr>
          <w:i/>
          <w:iCs/>
          <w:noProof/>
          <w:sz w:val="22"/>
          <w:szCs w:val="24"/>
        </w:rPr>
        <w:t>5</w:t>
      </w:r>
      <w:r w:rsidRPr="006D6BCC">
        <w:rPr>
          <w:noProof/>
          <w:sz w:val="22"/>
          <w:szCs w:val="24"/>
        </w:rPr>
        <w:t>(4), 938–954. https://doi.org/10.52362/jisamar.v5i4.574</w:t>
      </w:r>
    </w:p>
    <w:p w:rsidR="00E2718F" w:rsidRDefault="0018725F" w:rsidP="003118CD">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3DEA" w:rsidRDefault="005D3DEA">
      <w:pPr>
        <w:spacing w:before="0" w:line="240" w:lineRule="auto"/>
      </w:pPr>
      <w:r>
        <w:separator/>
      </w:r>
    </w:p>
  </w:endnote>
  <w:endnote w:type="continuationSeparator" w:id="0">
    <w:p w:rsidR="005D3DEA" w:rsidRDefault="005D3DE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5726E4">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r>
      <w:fldChar w:fldCharType="begin"/>
    </w:r>
    <w:r>
      <w:instrText>PAGE</w:instrText>
    </w:r>
    <w:r>
      <w:fldChar w:fldCharType="separate"/>
    </w:r>
    <w:r w:rsidR="005726E4">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3DEA" w:rsidRDefault="005D3DEA">
      <w:pPr>
        <w:spacing w:before="0" w:line="240" w:lineRule="auto"/>
      </w:pPr>
      <w:r>
        <w:separator/>
      </w:r>
    </w:p>
  </w:footnote>
  <w:footnote w:type="continuationSeparator" w:id="0">
    <w:p w:rsidR="005D3DEA" w:rsidRDefault="005D3DEA">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701" w:rsidRDefault="008A370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726E4">
      <w:rPr>
        <w:noProof/>
        <w:color w:val="000000"/>
      </w:rPr>
      <w:t>70</w:t>
    </w:r>
    <w:r>
      <w:rPr>
        <w:color w:val="000000"/>
      </w:rPr>
      <w:fldChar w:fldCharType="end"/>
    </w:r>
  </w:p>
  <w:p w:rsidR="008A3701" w:rsidRDefault="008A370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9291E"/>
    <w:rsid w:val="000941D3"/>
    <w:rsid w:val="000C09E1"/>
    <w:rsid w:val="000C7242"/>
    <w:rsid w:val="000D2BD6"/>
    <w:rsid w:val="0010244B"/>
    <w:rsid w:val="00126CE8"/>
    <w:rsid w:val="00127AED"/>
    <w:rsid w:val="00170E02"/>
    <w:rsid w:val="0018725F"/>
    <w:rsid w:val="00197C9B"/>
    <w:rsid w:val="001A0EAC"/>
    <w:rsid w:val="001C31FB"/>
    <w:rsid w:val="001F0CCC"/>
    <w:rsid w:val="0024516B"/>
    <w:rsid w:val="002563D3"/>
    <w:rsid w:val="002745E7"/>
    <w:rsid w:val="00297ADE"/>
    <w:rsid w:val="002D47EF"/>
    <w:rsid w:val="002E57D5"/>
    <w:rsid w:val="003023AE"/>
    <w:rsid w:val="00306B69"/>
    <w:rsid w:val="003118CD"/>
    <w:rsid w:val="00323613"/>
    <w:rsid w:val="00323E80"/>
    <w:rsid w:val="00332900"/>
    <w:rsid w:val="003330A9"/>
    <w:rsid w:val="003557CB"/>
    <w:rsid w:val="00372FD9"/>
    <w:rsid w:val="003754F3"/>
    <w:rsid w:val="0037626C"/>
    <w:rsid w:val="003A76DC"/>
    <w:rsid w:val="003B316D"/>
    <w:rsid w:val="004012EE"/>
    <w:rsid w:val="00406C50"/>
    <w:rsid w:val="00441A88"/>
    <w:rsid w:val="00450D7E"/>
    <w:rsid w:val="004518B0"/>
    <w:rsid w:val="00487B9E"/>
    <w:rsid w:val="00491D9C"/>
    <w:rsid w:val="004A50D1"/>
    <w:rsid w:val="004D392A"/>
    <w:rsid w:val="004E4751"/>
    <w:rsid w:val="005216EA"/>
    <w:rsid w:val="00545594"/>
    <w:rsid w:val="005566D1"/>
    <w:rsid w:val="005726E4"/>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34784"/>
    <w:rsid w:val="00747569"/>
    <w:rsid w:val="00750999"/>
    <w:rsid w:val="00754222"/>
    <w:rsid w:val="00764E59"/>
    <w:rsid w:val="007A3864"/>
    <w:rsid w:val="007A4D8E"/>
    <w:rsid w:val="007C0F41"/>
    <w:rsid w:val="007C6D57"/>
    <w:rsid w:val="007E007E"/>
    <w:rsid w:val="007E3844"/>
    <w:rsid w:val="007F14B7"/>
    <w:rsid w:val="00810A8D"/>
    <w:rsid w:val="00850A16"/>
    <w:rsid w:val="00876538"/>
    <w:rsid w:val="008774E6"/>
    <w:rsid w:val="0089202D"/>
    <w:rsid w:val="008A3701"/>
    <w:rsid w:val="008E5513"/>
    <w:rsid w:val="008F4417"/>
    <w:rsid w:val="009B7D35"/>
    <w:rsid w:val="009F3A94"/>
    <w:rsid w:val="00A216F1"/>
    <w:rsid w:val="00A544AC"/>
    <w:rsid w:val="00A576F5"/>
    <w:rsid w:val="00A77747"/>
    <w:rsid w:val="00A855AE"/>
    <w:rsid w:val="00A85F7A"/>
    <w:rsid w:val="00A903A0"/>
    <w:rsid w:val="00A94DED"/>
    <w:rsid w:val="00A95193"/>
    <w:rsid w:val="00AB29A7"/>
    <w:rsid w:val="00AB5501"/>
    <w:rsid w:val="00AD26A9"/>
    <w:rsid w:val="00B12A53"/>
    <w:rsid w:val="00B267D1"/>
    <w:rsid w:val="00B26B09"/>
    <w:rsid w:val="00B469EC"/>
    <w:rsid w:val="00B73976"/>
    <w:rsid w:val="00B74107"/>
    <w:rsid w:val="00BA2DA1"/>
    <w:rsid w:val="00BD33FF"/>
    <w:rsid w:val="00C14F11"/>
    <w:rsid w:val="00C34178"/>
    <w:rsid w:val="00C4524B"/>
    <w:rsid w:val="00C55157"/>
    <w:rsid w:val="00C56375"/>
    <w:rsid w:val="00C64671"/>
    <w:rsid w:val="00C834A5"/>
    <w:rsid w:val="00CB0024"/>
    <w:rsid w:val="00CB69C6"/>
    <w:rsid w:val="00CC10B5"/>
    <w:rsid w:val="00CC74AD"/>
    <w:rsid w:val="00CD02F7"/>
    <w:rsid w:val="00CD242F"/>
    <w:rsid w:val="00CE23FD"/>
    <w:rsid w:val="00CE30C0"/>
    <w:rsid w:val="00CE6A5B"/>
    <w:rsid w:val="00D00293"/>
    <w:rsid w:val="00D0159E"/>
    <w:rsid w:val="00D03CA7"/>
    <w:rsid w:val="00D36238"/>
    <w:rsid w:val="00D7613B"/>
    <w:rsid w:val="00D76C4B"/>
    <w:rsid w:val="00D81263"/>
    <w:rsid w:val="00DC231E"/>
    <w:rsid w:val="00DD297D"/>
    <w:rsid w:val="00DE57A5"/>
    <w:rsid w:val="00E2718F"/>
    <w:rsid w:val="00E3210D"/>
    <w:rsid w:val="00E519A1"/>
    <w:rsid w:val="00E70093"/>
    <w:rsid w:val="00E70611"/>
    <w:rsid w:val="00E927AC"/>
    <w:rsid w:val="00EA6A5A"/>
    <w:rsid w:val="00EB2A08"/>
    <w:rsid w:val="00EB6426"/>
    <w:rsid w:val="00EC5119"/>
    <w:rsid w:val="00EE33A4"/>
    <w:rsid w:val="00F2242E"/>
    <w:rsid w:val="00F34757"/>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7F901"/>
  <w15:docId w15:val="{EE8D663F-BBDF-4AAA-AC38-363B3B919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theme" Target="theme/theme1.xml"/><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image" Target="media/image115.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image" Target="media/image11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0886A5-20C2-4E44-8959-3449C1ACF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3</TotalTime>
  <Pages>117</Pages>
  <Words>28804</Words>
  <Characters>164186</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27</cp:revision>
  <cp:lastPrinted>2023-06-01T10:27:00Z</cp:lastPrinted>
  <dcterms:created xsi:type="dcterms:W3CDTF">2023-05-30T17:01:00Z</dcterms:created>
  <dcterms:modified xsi:type="dcterms:W3CDTF">2023-06-1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